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19DF391F" w:rsidR="006955E9" w:rsidRDefault="6CD8D7D7" w:rsidP="4364BEB3">
      <w:pPr>
        <w:jc w:val="center"/>
        <w:rPr>
          <w:sz w:val="28"/>
          <w:szCs w:val="28"/>
        </w:rPr>
      </w:pPr>
      <w:r w:rsidRPr="4364BEB3">
        <w:rPr>
          <w:sz w:val="28"/>
          <w:szCs w:val="28"/>
        </w:rPr>
        <w:t>Ho Chi Minh City, Vietnam</w:t>
      </w:r>
      <w:r w:rsidR="00A45DCC">
        <w:br/>
      </w:r>
      <w:r w:rsidR="00DA7114">
        <w:rPr>
          <w:sz w:val="28"/>
          <w:szCs w:val="28"/>
        </w:rPr>
        <w:t>July</w:t>
      </w:r>
      <w:r w:rsidR="21085CD6" w:rsidRPr="4364BEB3">
        <w:rPr>
          <w:sz w:val="28"/>
          <w:szCs w:val="28"/>
        </w:rPr>
        <w:t xml:space="preserve"> 2024</w:t>
      </w:r>
    </w:p>
    <w:p w14:paraId="40F7185F" w14:textId="77777777" w:rsidR="006955E9" w:rsidRDefault="006955E9">
      <w:pPr>
        <w:jc w:val="left"/>
        <w:rPr>
          <w:sz w:val="28"/>
          <w:szCs w:val="28"/>
        </w:rPr>
      </w:pPr>
      <w:r>
        <w:rPr>
          <w:sz w:val="28"/>
          <w:szCs w:val="28"/>
        </w:rPr>
        <w:br w:type="page"/>
      </w:r>
    </w:p>
    <w:p w14:paraId="4F7CF2A5" w14:textId="77777777" w:rsidR="00B35075" w:rsidRPr="00442561" w:rsidRDefault="00B35075" w:rsidP="4364BEB3">
      <w:pPr>
        <w:jc w:val="center"/>
        <w:rPr>
          <w:b/>
          <w:bCs/>
          <w:sz w:val="25"/>
          <w:szCs w:val="25"/>
        </w:rPr>
      </w:pP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proofErr w:type="gramStart"/>
      <w:r w:rsidRPr="3D355BCA">
        <w:rPr>
          <w:color w:val="000000" w:themeColor="text1"/>
        </w:rPr>
        <w:t>_ ,</w:t>
      </w:r>
      <w:bookmarkEnd w:id="1"/>
      <w:proofErr w:type="gramEnd"/>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9640898"/>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9640899"/>
      <w:r>
        <w:lastRenderedPageBreak/>
        <w:t>TABLE OF CONTENTS</w:t>
      </w:r>
      <w:bookmarkEnd w:id="4"/>
      <w:bookmarkEnd w:id="5"/>
    </w:p>
    <w:p w14:paraId="5CAA9421" w14:textId="77777777" w:rsidR="00BA7590" w:rsidRPr="00BA7590" w:rsidRDefault="00BA7590" w:rsidP="00BA7590"/>
    <w:sdt>
      <w:sdtPr>
        <w:id w:val="560263857"/>
        <w:docPartObj>
          <w:docPartGallery w:val="Table of Contents"/>
          <w:docPartUnique/>
        </w:docPartObj>
      </w:sdtPr>
      <w:sdtContent>
        <w:p w14:paraId="5778BB2F" w14:textId="37D3DEAB" w:rsidR="00AB2156"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9640898" w:history="1">
            <w:r w:rsidR="00AB2156" w:rsidRPr="00AA5BD2">
              <w:rPr>
                <w:rStyle w:val="Hyperlink"/>
                <w:noProof/>
              </w:rPr>
              <w:t>ACKNOWLEGMENTS</w:t>
            </w:r>
            <w:r w:rsidR="00AB2156">
              <w:rPr>
                <w:noProof/>
                <w:webHidden/>
              </w:rPr>
              <w:tab/>
            </w:r>
            <w:r w:rsidR="00AB2156">
              <w:rPr>
                <w:noProof/>
                <w:webHidden/>
              </w:rPr>
              <w:fldChar w:fldCharType="begin"/>
            </w:r>
            <w:r w:rsidR="00AB2156">
              <w:rPr>
                <w:noProof/>
                <w:webHidden/>
              </w:rPr>
              <w:instrText xml:space="preserve"> PAGEREF _Toc169640898 \h </w:instrText>
            </w:r>
            <w:r w:rsidR="00AB2156">
              <w:rPr>
                <w:noProof/>
                <w:webHidden/>
              </w:rPr>
            </w:r>
            <w:r w:rsidR="00AB2156">
              <w:rPr>
                <w:noProof/>
                <w:webHidden/>
              </w:rPr>
              <w:fldChar w:fldCharType="separate"/>
            </w:r>
            <w:r w:rsidR="00AB2156">
              <w:rPr>
                <w:noProof/>
                <w:webHidden/>
              </w:rPr>
              <w:t>3</w:t>
            </w:r>
            <w:r w:rsidR="00AB2156">
              <w:rPr>
                <w:noProof/>
                <w:webHidden/>
              </w:rPr>
              <w:fldChar w:fldCharType="end"/>
            </w:r>
          </w:hyperlink>
        </w:p>
        <w:p w14:paraId="4DB1EB24" w14:textId="21C97645" w:rsidR="00AB2156" w:rsidRDefault="00000000">
          <w:pPr>
            <w:pStyle w:val="TOC1"/>
            <w:rPr>
              <w:rFonts w:asciiTheme="minorHAnsi" w:eastAsiaTheme="minorEastAsia" w:hAnsiTheme="minorHAnsi" w:cstheme="minorBidi"/>
              <w:noProof/>
              <w:kern w:val="2"/>
              <w14:ligatures w14:val="standardContextual"/>
            </w:rPr>
          </w:pPr>
          <w:hyperlink w:anchor="_Toc169640899" w:history="1">
            <w:r w:rsidR="00AB2156" w:rsidRPr="00AA5BD2">
              <w:rPr>
                <w:rStyle w:val="Hyperlink"/>
                <w:noProof/>
              </w:rPr>
              <w:t>TABLE OF CONTENTS</w:t>
            </w:r>
            <w:r w:rsidR="00AB2156">
              <w:rPr>
                <w:noProof/>
                <w:webHidden/>
              </w:rPr>
              <w:tab/>
            </w:r>
            <w:r w:rsidR="00AB2156">
              <w:rPr>
                <w:noProof/>
                <w:webHidden/>
              </w:rPr>
              <w:fldChar w:fldCharType="begin"/>
            </w:r>
            <w:r w:rsidR="00AB2156">
              <w:rPr>
                <w:noProof/>
                <w:webHidden/>
              </w:rPr>
              <w:instrText xml:space="preserve"> PAGEREF _Toc169640899 \h </w:instrText>
            </w:r>
            <w:r w:rsidR="00AB2156">
              <w:rPr>
                <w:noProof/>
                <w:webHidden/>
              </w:rPr>
            </w:r>
            <w:r w:rsidR="00AB2156">
              <w:rPr>
                <w:noProof/>
                <w:webHidden/>
              </w:rPr>
              <w:fldChar w:fldCharType="separate"/>
            </w:r>
            <w:r w:rsidR="00AB2156">
              <w:rPr>
                <w:noProof/>
                <w:webHidden/>
              </w:rPr>
              <w:t>4</w:t>
            </w:r>
            <w:r w:rsidR="00AB2156">
              <w:rPr>
                <w:noProof/>
                <w:webHidden/>
              </w:rPr>
              <w:fldChar w:fldCharType="end"/>
            </w:r>
          </w:hyperlink>
        </w:p>
        <w:p w14:paraId="3D96A197" w14:textId="44823437" w:rsidR="00AB2156" w:rsidRDefault="00000000">
          <w:pPr>
            <w:pStyle w:val="TOC1"/>
            <w:rPr>
              <w:rFonts w:asciiTheme="minorHAnsi" w:eastAsiaTheme="minorEastAsia" w:hAnsiTheme="minorHAnsi" w:cstheme="minorBidi"/>
              <w:noProof/>
              <w:kern w:val="2"/>
              <w14:ligatures w14:val="standardContextual"/>
            </w:rPr>
          </w:pPr>
          <w:hyperlink w:anchor="_Toc169640900" w:history="1">
            <w:r w:rsidR="00AB2156" w:rsidRPr="00AA5BD2">
              <w:rPr>
                <w:rStyle w:val="Hyperlink"/>
                <w:noProof/>
              </w:rPr>
              <w:t>LIST OF FIGURES</w:t>
            </w:r>
            <w:r w:rsidR="00AB2156">
              <w:rPr>
                <w:noProof/>
                <w:webHidden/>
              </w:rPr>
              <w:tab/>
            </w:r>
            <w:r w:rsidR="00AB2156">
              <w:rPr>
                <w:noProof/>
                <w:webHidden/>
              </w:rPr>
              <w:fldChar w:fldCharType="begin"/>
            </w:r>
            <w:r w:rsidR="00AB2156">
              <w:rPr>
                <w:noProof/>
                <w:webHidden/>
              </w:rPr>
              <w:instrText xml:space="preserve"> PAGEREF _Toc169640900 \h </w:instrText>
            </w:r>
            <w:r w:rsidR="00AB2156">
              <w:rPr>
                <w:noProof/>
                <w:webHidden/>
              </w:rPr>
            </w:r>
            <w:r w:rsidR="00AB2156">
              <w:rPr>
                <w:noProof/>
                <w:webHidden/>
              </w:rPr>
              <w:fldChar w:fldCharType="separate"/>
            </w:r>
            <w:r w:rsidR="00AB2156">
              <w:rPr>
                <w:noProof/>
                <w:webHidden/>
              </w:rPr>
              <w:t>6</w:t>
            </w:r>
            <w:r w:rsidR="00AB2156">
              <w:rPr>
                <w:noProof/>
                <w:webHidden/>
              </w:rPr>
              <w:fldChar w:fldCharType="end"/>
            </w:r>
          </w:hyperlink>
        </w:p>
        <w:p w14:paraId="56C1EBB4" w14:textId="011071B9" w:rsidR="00AB2156" w:rsidRDefault="00000000">
          <w:pPr>
            <w:pStyle w:val="TOC1"/>
            <w:rPr>
              <w:rFonts w:asciiTheme="minorHAnsi" w:eastAsiaTheme="minorEastAsia" w:hAnsiTheme="minorHAnsi" w:cstheme="minorBidi"/>
              <w:noProof/>
              <w:kern w:val="2"/>
              <w14:ligatures w14:val="standardContextual"/>
            </w:rPr>
          </w:pPr>
          <w:hyperlink w:anchor="_Toc169640901" w:history="1">
            <w:r w:rsidR="00AB2156" w:rsidRPr="00AA5BD2">
              <w:rPr>
                <w:rStyle w:val="Hyperlink"/>
                <w:noProof/>
              </w:rPr>
              <w:t>LIST OF TABLES</w:t>
            </w:r>
            <w:r w:rsidR="00AB2156">
              <w:rPr>
                <w:noProof/>
                <w:webHidden/>
              </w:rPr>
              <w:tab/>
            </w:r>
            <w:r w:rsidR="00AB2156">
              <w:rPr>
                <w:noProof/>
                <w:webHidden/>
              </w:rPr>
              <w:fldChar w:fldCharType="begin"/>
            </w:r>
            <w:r w:rsidR="00AB2156">
              <w:rPr>
                <w:noProof/>
                <w:webHidden/>
              </w:rPr>
              <w:instrText xml:space="preserve"> PAGEREF _Toc169640901 \h </w:instrText>
            </w:r>
            <w:r w:rsidR="00AB2156">
              <w:rPr>
                <w:noProof/>
                <w:webHidden/>
              </w:rPr>
            </w:r>
            <w:r w:rsidR="00AB2156">
              <w:rPr>
                <w:noProof/>
                <w:webHidden/>
              </w:rPr>
              <w:fldChar w:fldCharType="separate"/>
            </w:r>
            <w:r w:rsidR="00AB2156">
              <w:rPr>
                <w:noProof/>
                <w:webHidden/>
              </w:rPr>
              <w:t>7</w:t>
            </w:r>
            <w:r w:rsidR="00AB2156">
              <w:rPr>
                <w:noProof/>
                <w:webHidden/>
              </w:rPr>
              <w:fldChar w:fldCharType="end"/>
            </w:r>
          </w:hyperlink>
        </w:p>
        <w:p w14:paraId="687C4E07" w14:textId="0B3177AF" w:rsidR="00AB2156" w:rsidRDefault="00000000">
          <w:pPr>
            <w:pStyle w:val="TOC1"/>
            <w:rPr>
              <w:rFonts w:asciiTheme="minorHAnsi" w:eastAsiaTheme="minorEastAsia" w:hAnsiTheme="minorHAnsi" w:cstheme="minorBidi"/>
              <w:noProof/>
              <w:kern w:val="2"/>
              <w14:ligatures w14:val="standardContextual"/>
            </w:rPr>
          </w:pPr>
          <w:hyperlink w:anchor="_Toc169640902" w:history="1">
            <w:r w:rsidR="00AB2156" w:rsidRPr="00AA5BD2">
              <w:rPr>
                <w:rStyle w:val="Hyperlink"/>
                <w:noProof/>
              </w:rPr>
              <w:t>LIST OF EQUATIONS</w:t>
            </w:r>
            <w:r w:rsidR="00AB2156">
              <w:rPr>
                <w:noProof/>
                <w:webHidden/>
              </w:rPr>
              <w:tab/>
            </w:r>
            <w:r w:rsidR="00AB2156">
              <w:rPr>
                <w:noProof/>
                <w:webHidden/>
              </w:rPr>
              <w:fldChar w:fldCharType="begin"/>
            </w:r>
            <w:r w:rsidR="00AB2156">
              <w:rPr>
                <w:noProof/>
                <w:webHidden/>
              </w:rPr>
              <w:instrText xml:space="preserve"> PAGEREF _Toc169640902 \h </w:instrText>
            </w:r>
            <w:r w:rsidR="00AB2156">
              <w:rPr>
                <w:noProof/>
                <w:webHidden/>
              </w:rPr>
            </w:r>
            <w:r w:rsidR="00AB2156">
              <w:rPr>
                <w:noProof/>
                <w:webHidden/>
              </w:rPr>
              <w:fldChar w:fldCharType="separate"/>
            </w:r>
            <w:r w:rsidR="00AB2156">
              <w:rPr>
                <w:noProof/>
                <w:webHidden/>
              </w:rPr>
              <w:t>8</w:t>
            </w:r>
            <w:r w:rsidR="00AB2156">
              <w:rPr>
                <w:noProof/>
                <w:webHidden/>
              </w:rPr>
              <w:fldChar w:fldCharType="end"/>
            </w:r>
          </w:hyperlink>
        </w:p>
        <w:p w14:paraId="03CA4321" w14:textId="79DD6160" w:rsidR="00AB2156" w:rsidRDefault="00000000">
          <w:pPr>
            <w:pStyle w:val="TOC1"/>
            <w:rPr>
              <w:rFonts w:asciiTheme="minorHAnsi" w:eastAsiaTheme="minorEastAsia" w:hAnsiTheme="minorHAnsi" w:cstheme="minorBidi"/>
              <w:noProof/>
              <w:kern w:val="2"/>
              <w14:ligatures w14:val="standardContextual"/>
            </w:rPr>
          </w:pPr>
          <w:hyperlink w:anchor="_Toc169640903" w:history="1">
            <w:r w:rsidR="00AB2156" w:rsidRPr="00AA5BD2">
              <w:rPr>
                <w:rStyle w:val="Hyperlink"/>
                <w:noProof/>
              </w:rPr>
              <w:t>ABSTRACT</w:t>
            </w:r>
            <w:r w:rsidR="00AB2156">
              <w:rPr>
                <w:noProof/>
                <w:webHidden/>
              </w:rPr>
              <w:tab/>
            </w:r>
            <w:r w:rsidR="00AB2156">
              <w:rPr>
                <w:noProof/>
                <w:webHidden/>
              </w:rPr>
              <w:fldChar w:fldCharType="begin"/>
            </w:r>
            <w:r w:rsidR="00AB2156">
              <w:rPr>
                <w:noProof/>
                <w:webHidden/>
              </w:rPr>
              <w:instrText xml:space="preserve"> PAGEREF _Toc169640903 \h </w:instrText>
            </w:r>
            <w:r w:rsidR="00AB2156">
              <w:rPr>
                <w:noProof/>
                <w:webHidden/>
              </w:rPr>
            </w:r>
            <w:r w:rsidR="00AB2156">
              <w:rPr>
                <w:noProof/>
                <w:webHidden/>
              </w:rPr>
              <w:fldChar w:fldCharType="separate"/>
            </w:r>
            <w:r w:rsidR="00AB2156">
              <w:rPr>
                <w:noProof/>
                <w:webHidden/>
              </w:rPr>
              <w:t>9</w:t>
            </w:r>
            <w:r w:rsidR="00AB2156">
              <w:rPr>
                <w:noProof/>
                <w:webHidden/>
              </w:rPr>
              <w:fldChar w:fldCharType="end"/>
            </w:r>
          </w:hyperlink>
        </w:p>
        <w:p w14:paraId="017E01A3" w14:textId="4705B1E3"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04" w:history="1">
            <w:r w:rsidR="00AB2156" w:rsidRPr="00AA5BD2">
              <w:rPr>
                <w:rStyle w:val="Hyperlink"/>
                <w:noProof/>
              </w:rPr>
              <w:t>Chapter 1</w:t>
            </w:r>
            <w:r w:rsidR="00AB2156">
              <w:rPr>
                <w:rFonts w:asciiTheme="minorHAnsi" w:eastAsiaTheme="minorEastAsia" w:hAnsiTheme="minorHAnsi" w:cstheme="minorBidi"/>
                <w:noProof/>
                <w:kern w:val="2"/>
                <w14:ligatures w14:val="standardContextual"/>
              </w:rPr>
              <w:tab/>
            </w:r>
            <w:r w:rsidR="00AB2156" w:rsidRPr="00AA5BD2">
              <w:rPr>
                <w:rStyle w:val="Hyperlink"/>
                <w:noProof/>
              </w:rPr>
              <w:t>INTRODUCTION</w:t>
            </w:r>
            <w:r w:rsidR="00AB2156">
              <w:rPr>
                <w:noProof/>
                <w:webHidden/>
              </w:rPr>
              <w:tab/>
            </w:r>
            <w:r w:rsidR="00AB2156">
              <w:rPr>
                <w:noProof/>
                <w:webHidden/>
              </w:rPr>
              <w:fldChar w:fldCharType="begin"/>
            </w:r>
            <w:r w:rsidR="00AB2156">
              <w:rPr>
                <w:noProof/>
                <w:webHidden/>
              </w:rPr>
              <w:instrText xml:space="preserve"> PAGEREF _Toc169640904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5A1189FA" w14:textId="27185D47"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5" w:history="1">
            <w:r w:rsidR="00AB2156" w:rsidRPr="00AA5BD2">
              <w:rPr>
                <w:rStyle w:val="Hyperlink"/>
                <w:noProof/>
              </w:rPr>
              <w:t>1.1</w:t>
            </w:r>
            <w:r w:rsidR="00AB2156">
              <w:rPr>
                <w:rFonts w:asciiTheme="minorHAnsi" w:eastAsiaTheme="minorEastAsia" w:hAnsiTheme="minorHAnsi" w:cstheme="minorBidi"/>
                <w:noProof/>
                <w:kern w:val="2"/>
                <w14:ligatures w14:val="standardContextual"/>
              </w:rPr>
              <w:tab/>
            </w:r>
            <w:r w:rsidR="00AB2156" w:rsidRPr="00AA5BD2">
              <w:rPr>
                <w:rStyle w:val="Hyperlink"/>
                <w:noProof/>
              </w:rPr>
              <w:t>Background</w:t>
            </w:r>
            <w:r w:rsidR="00AB2156">
              <w:rPr>
                <w:noProof/>
                <w:webHidden/>
              </w:rPr>
              <w:tab/>
            </w:r>
            <w:r w:rsidR="00AB2156">
              <w:rPr>
                <w:noProof/>
                <w:webHidden/>
              </w:rPr>
              <w:fldChar w:fldCharType="begin"/>
            </w:r>
            <w:r w:rsidR="00AB2156">
              <w:rPr>
                <w:noProof/>
                <w:webHidden/>
              </w:rPr>
              <w:instrText xml:space="preserve"> PAGEREF _Toc169640905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6DE72BC3" w14:textId="409D43D6"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6" w:history="1">
            <w:r w:rsidR="00AB2156" w:rsidRPr="00AA5BD2">
              <w:rPr>
                <w:rStyle w:val="Hyperlink"/>
                <w:noProof/>
              </w:rPr>
              <w:t>1.2</w:t>
            </w:r>
            <w:r w:rsidR="00AB2156">
              <w:rPr>
                <w:rFonts w:asciiTheme="minorHAnsi" w:eastAsiaTheme="minorEastAsia" w:hAnsiTheme="minorHAnsi" w:cstheme="minorBidi"/>
                <w:noProof/>
                <w:kern w:val="2"/>
                <w14:ligatures w14:val="standardContextual"/>
              </w:rPr>
              <w:tab/>
            </w:r>
            <w:r w:rsidR="00AB2156" w:rsidRPr="00AA5BD2">
              <w:rPr>
                <w:rStyle w:val="Hyperlink"/>
                <w:noProof/>
              </w:rPr>
              <w:t>Problem Statement</w:t>
            </w:r>
            <w:r w:rsidR="00AB2156">
              <w:rPr>
                <w:noProof/>
                <w:webHidden/>
              </w:rPr>
              <w:tab/>
            </w:r>
            <w:r w:rsidR="00AB2156">
              <w:rPr>
                <w:noProof/>
                <w:webHidden/>
              </w:rPr>
              <w:fldChar w:fldCharType="begin"/>
            </w:r>
            <w:r w:rsidR="00AB2156">
              <w:rPr>
                <w:noProof/>
                <w:webHidden/>
              </w:rPr>
              <w:instrText xml:space="preserve"> PAGEREF _Toc169640906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5886CB61" w14:textId="0501E7A4"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7" w:history="1">
            <w:r w:rsidR="00AB2156" w:rsidRPr="00AA5BD2">
              <w:rPr>
                <w:rStyle w:val="Hyperlink"/>
                <w:noProof/>
              </w:rPr>
              <w:t>1.3</w:t>
            </w:r>
            <w:r w:rsidR="00AB2156">
              <w:rPr>
                <w:rFonts w:asciiTheme="minorHAnsi" w:eastAsiaTheme="minorEastAsia" w:hAnsiTheme="minorHAnsi" w:cstheme="minorBidi"/>
                <w:noProof/>
                <w:kern w:val="2"/>
                <w14:ligatures w14:val="standardContextual"/>
              </w:rPr>
              <w:tab/>
            </w:r>
            <w:r w:rsidR="00AB2156" w:rsidRPr="00AA5BD2">
              <w:rPr>
                <w:rStyle w:val="Hyperlink"/>
                <w:noProof/>
              </w:rPr>
              <w:t>Scope and Objectives</w:t>
            </w:r>
            <w:r w:rsidR="00AB2156">
              <w:rPr>
                <w:noProof/>
                <w:webHidden/>
              </w:rPr>
              <w:tab/>
            </w:r>
            <w:r w:rsidR="00AB2156">
              <w:rPr>
                <w:noProof/>
                <w:webHidden/>
              </w:rPr>
              <w:fldChar w:fldCharType="begin"/>
            </w:r>
            <w:r w:rsidR="00AB2156">
              <w:rPr>
                <w:noProof/>
                <w:webHidden/>
              </w:rPr>
              <w:instrText xml:space="preserve"> PAGEREF _Toc169640907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463525AC" w14:textId="074DC97E"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8" w:history="1">
            <w:r w:rsidR="00AB2156" w:rsidRPr="00AA5BD2">
              <w:rPr>
                <w:rStyle w:val="Hyperlink"/>
                <w:noProof/>
              </w:rPr>
              <w:t>1.4</w:t>
            </w:r>
            <w:r w:rsidR="00AB2156">
              <w:rPr>
                <w:rFonts w:asciiTheme="minorHAnsi" w:eastAsiaTheme="minorEastAsia" w:hAnsiTheme="minorHAnsi" w:cstheme="minorBidi"/>
                <w:noProof/>
                <w:kern w:val="2"/>
                <w14:ligatures w14:val="standardContextual"/>
              </w:rPr>
              <w:tab/>
            </w:r>
            <w:r w:rsidR="00AB2156" w:rsidRPr="00AA5BD2">
              <w:rPr>
                <w:rStyle w:val="Hyperlink"/>
                <w:noProof/>
              </w:rPr>
              <w:t>Structure of thesis</w:t>
            </w:r>
            <w:r w:rsidR="00AB2156">
              <w:rPr>
                <w:noProof/>
                <w:webHidden/>
              </w:rPr>
              <w:tab/>
            </w:r>
            <w:r w:rsidR="00AB2156">
              <w:rPr>
                <w:noProof/>
                <w:webHidden/>
              </w:rPr>
              <w:fldChar w:fldCharType="begin"/>
            </w:r>
            <w:r w:rsidR="00AB2156">
              <w:rPr>
                <w:noProof/>
                <w:webHidden/>
              </w:rPr>
              <w:instrText xml:space="preserve"> PAGEREF _Toc169640908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7FF324BA" w14:textId="61499432"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09" w:history="1">
            <w:r w:rsidR="00AB2156" w:rsidRPr="00AA5BD2">
              <w:rPr>
                <w:rStyle w:val="Hyperlink"/>
                <w:noProof/>
              </w:rPr>
              <w:t>Chapter 2</w:t>
            </w:r>
            <w:r w:rsidR="00AB2156">
              <w:rPr>
                <w:rFonts w:asciiTheme="minorHAnsi" w:eastAsiaTheme="minorEastAsia" w:hAnsiTheme="minorHAnsi" w:cstheme="minorBidi"/>
                <w:noProof/>
                <w:kern w:val="2"/>
                <w14:ligatures w14:val="standardContextual"/>
              </w:rPr>
              <w:tab/>
            </w:r>
            <w:r w:rsidR="00AB2156" w:rsidRPr="00AA5BD2">
              <w:rPr>
                <w:rStyle w:val="Hyperlink"/>
                <w:noProof/>
              </w:rPr>
              <w:t>LITERATURE REVIEW</w:t>
            </w:r>
            <w:r w:rsidR="00AB2156">
              <w:rPr>
                <w:noProof/>
                <w:webHidden/>
              </w:rPr>
              <w:tab/>
            </w:r>
            <w:r w:rsidR="00AB2156">
              <w:rPr>
                <w:noProof/>
                <w:webHidden/>
              </w:rPr>
              <w:fldChar w:fldCharType="begin"/>
            </w:r>
            <w:r w:rsidR="00AB2156">
              <w:rPr>
                <w:noProof/>
                <w:webHidden/>
              </w:rPr>
              <w:instrText xml:space="preserve"> PAGEREF _Toc169640909 \h </w:instrText>
            </w:r>
            <w:r w:rsidR="00AB2156">
              <w:rPr>
                <w:noProof/>
                <w:webHidden/>
              </w:rPr>
            </w:r>
            <w:r w:rsidR="00AB2156">
              <w:rPr>
                <w:noProof/>
                <w:webHidden/>
              </w:rPr>
              <w:fldChar w:fldCharType="separate"/>
            </w:r>
            <w:r w:rsidR="00AB2156">
              <w:rPr>
                <w:noProof/>
                <w:webHidden/>
              </w:rPr>
              <w:t>12</w:t>
            </w:r>
            <w:r w:rsidR="00AB2156">
              <w:rPr>
                <w:noProof/>
                <w:webHidden/>
              </w:rPr>
              <w:fldChar w:fldCharType="end"/>
            </w:r>
          </w:hyperlink>
        </w:p>
        <w:p w14:paraId="2DD4ED55" w14:textId="3A751105"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3" w:history="1">
            <w:r w:rsidR="00AB2156" w:rsidRPr="00AA5BD2">
              <w:rPr>
                <w:rStyle w:val="Hyperlink"/>
                <w:noProof/>
              </w:rPr>
              <w:t>2.1</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 of Automatic Document Segmentation</w:t>
            </w:r>
            <w:r w:rsidR="00AB2156">
              <w:rPr>
                <w:noProof/>
                <w:webHidden/>
              </w:rPr>
              <w:tab/>
            </w:r>
            <w:r w:rsidR="00AB2156">
              <w:rPr>
                <w:noProof/>
                <w:webHidden/>
              </w:rPr>
              <w:fldChar w:fldCharType="begin"/>
            </w:r>
            <w:r w:rsidR="00AB2156">
              <w:rPr>
                <w:noProof/>
                <w:webHidden/>
              </w:rPr>
              <w:instrText xml:space="preserve"> PAGEREF _Toc169640913 \h </w:instrText>
            </w:r>
            <w:r w:rsidR="00AB2156">
              <w:rPr>
                <w:noProof/>
                <w:webHidden/>
              </w:rPr>
            </w:r>
            <w:r w:rsidR="00AB2156">
              <w:rPr>
                <w:noProof/>
                <w:webHidden/>
              </w:rPr>
              <w:fldChar w:fldCharType="separate"/>
            </w:r>
            <w:r w:rsidR="00AB2156">
              <w:rPr>
                <w:noProof/>
                <w:webHidden/>
              </w:rPr>
              <w:t>12</w:t>
            </w:r>
            <w:r w:rsidR="00AB2156">
              <w:rPr>
                <w:noProof/>
                <w:webHidden/>
              </w:rPr>
              <w:fldChar w:fldCharType="end"/>
            </w:r>
          </w:hyperlink>
        </w:p>
        <w:p w14:paraId="5CA18FCC" w14:textId="034A4575"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14" w:history="1">
            <w:r w:rsidR="00AB2156" w:rsidRPr="00AA5BD2">
              <w:rPr>
                <w:rStyle w:val="Hyperlink"/>
                <w:noProof/>
              </w:rPr>
              <w:t>2.1.1</w:t>
            </w:r>
            <w:r w:rsidR="00AB2156">
              <w:rPr>
                <w:rFonts w:asciiTheme="minorHAnsi" w:eastAsiaTheme="minorEastAsia" w:hAnsiTheme="minorHAnsi" w:cstheme="minorBidi"/>
                <w:noProof/>
                <w:kern w:val="2"/>
                <w14:ligatures w14:val="standardContextual"/>
              </w:rPr>
              <w:tab/>
            </w:r>
            <w:r w:rsidR="00AB2156" w:rsidRPr="00AA5BD2">
              <w:rPr>
                <w:rStyle w:val="Hyperlink"/>
                <w:noProof/>
              </w:rPr>
              <w:t>GROBID</w:t>
            </w:r>
            <w:r w:rsidR="00AB2156">
              <w:rPr>
                <w:noProof/>
                <w:webHidden/>
              </w:rPr>
              <w:tab/>
            </w:r>
            <w:r w:rsidR="00AB2156">
              <w:rPr>
                <w:noProof/>
                <w:webHidden/>
              </w:rPr>
              <w:fldChar w:fldCharType="begin"/>
            </w:r>
            <w:r w:rsidR="00AB2156">
              <w:rPr>
                <w:noProof/>
                <w:webHidden/>
              </w:rPr>
              <w:instrText xml:space="preserve"> PAGEREF _Toc169640914 \h </w:instrText>
            </w:r>
            <w:r w:rsidR="00AB2156">
              <w:rPr>
                <w:noProof/>
                <w:webHidden/>
              </w:rPr>
            </w:r>
            <w:r w:rsidR="00AB2156">
              <w:rPr>
                <w:noProof/>
                <w:webHidden/>
              </w:rPr>
              <w:fldChar w:fldCharType="separate"/>
            </w:r>
            <w:r w:rsidR="00AB2156">
              <w:rPr>
                <w:noProof/>
                <w:webHidden/>
              </w:rPr>
              <w:t>13</w:t>
            </w:r>
            <w:r w:rsidR="00AB2156">
              <w:rPr>
                <w:noProof/>
                <w:webHidden/>
              </w:rPr>
              <w:fldChar w:fldCharType="end"/>
            </w:r>
          </w:hyperlink>
        </w:p>
        <w:p w14:paraId="3D166E9C" w14:textId="18FCD846"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7" w:history="1">
            <w:r w:rsidR="00AB2156" w:rsidRPr="00AA5BD2">
              <w:rPr>
                <w:rStyle w:val="Hyperlink"/>
                <w:noProof/>
              </w:rPr>
              <w:t>2.2</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 of Natural Language Processing</w:t>
            </w:r>
            <w:r w:rsidR="00AB2156">
              <w:rPr>
                <w:noProof/>
                <w:webHidden/>
              </w:rPr>
              <w:tab/>
            </w:r>
            <w:r w:rsidR="00AB2156">
              <w:rPr>
                <w:noProof/>
                <w:webHidden/>
              </w:rPr>
              <w:fldChar w:fldCharType="begin"/>
            </w:r>
            <w:r w:rsidR="00AB2156">
              <w:rPr>
                <w:noProof/>
                <w:webHidden/>
              </w:rPr>
              <w:instrText xml:space="preserve"> PAGEREF _Toc169640917 \h </w:instrText>
            </w:r>
            <w:r w:rsidR="00AB2156">
              <w:rPr>
                <w:noProof/>
                <w:webHidden/>
              </w:rPr>
            </w:r>
            <w:r w:rsidR="00AB2156">
              <w:rPr>
                <w:noProof/>
                <w:webHidden/>
              </w:rPr>
              <w:fldChar w:fldCharType="separate"/>
            </w:r>
            <w:r w:rsidR="00AB2156">
              <w:rPr>
                <w:noProof/>
                <w:webHidden/>
              </w:rPr>
              <w:t>14</w:t>
            </w:r>
            <w:r w:rsidR="00AB2156">
              <w:rPr>
                <w:noProof/>
                <w:webHidden/>
              </w:rPr>
              <w:fldChar w:fldCharType="end"/>
            </w:r>
          </w:hyperlink>
        </w:p>
        <w:p w14:paraId="209E26EC" w14:textId="0BBBC6CA"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8" w:history="1">
            <w:r w:rsidR="00AB2156" w:rsidRPr="00AA5BD2">
              <w:rPr>
                <w:rStyle w:val="Hyperlink"/>
                <w:noProof/>
              </w:rPr>
              <w:t>2.3</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 of Text Summarization</w:t>
            </w:r>
            <w:r w:rsidR="00AB2156">
              <w:rPr>
                <w:noProof/>
                <w:webHidden/>
              </w:rPr>
              <w:tab/>
            </w:r>
            <w:r w:rsidR="00AB2156">
              <w:rPr>
                <w:noProof/>
                <w:webHidden/>
              </w:rPr>
              <w:fldChar w:fldCharType="begin"/>
            </w:r>
            <w:r w:rsidR="00AB2156">
              <w:rPr>
                <w:noProof/>
                <w:webHidden/>
              </w:rPr>
              <w:instrText xml:space="preserve"> PAGEREF _Toc169640918 \h </w:instrText>
            </w:r>
            <w:r w:rsidR="00AB2156">
              <w:rPr>
                <w:noProof/>
                <w:webHidden/>
              </w:rPr>
            </w:r>
            <w:r w:rsidR="00AB2156">
              <w:rPr>
                <w:noProof/>
                <w:webHidden/>
              </w:rPr>
              <w:fldChar w:fldCharType="separate"/>
            </w:r>
            <w:r w:rsidR="00AB2156">
              <w:rPr>
                <w:noProof/>
                <w:webHidden/>
              </w:rPr>
              <w:t>16</w:t>
            </w:r>
            <w:r w:rsidR="00AB2156">
              <w:rPr>
                <w:noProof/>
                <w:webHidden/>
              </w:rPr>
              <w:fldChar w:fldCharType="end"/>
            </w:r>
          </w:hyperlink>
        </w:p>
        <w:p w14:paraId="6E47F3D0" w14:textId="645CF94E"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19" w:history="1">
            <w:r w:rsidR="00AB2156" w:rsidRPr="00AA5BD2">
              <w:rPr>
                <w:rStyle w:val="Hyperlink"/>
                <w:noProof/>
              </w:rPr>
              <w:t>2.3.1</w:t>
            </w:r>
            <w:r w:rsidR="00AB2156">
              <w:rPr>
                <w:rFonts w:asciiTheme="minorHAnsi" w:eastAsiaTheme="minorEastAsia" w:hAnsiTheme="minorHAnsi" w:cstheme="minorBidi"/>
                <w:noProof/>
                <w:kern w:val="2"/>
                <w14:ligatures w14:val="standardContextual"/>
              </w:rPr>
              <w:tab/>
            </w:r>
            <w:r w:rsidR="00AB2156" w:rsidRPr="00AA5BD2">
              <w:rPr>
                <w:rStyle w:val="Hyperlink"/>
                <w:noProof/>
              </w:rPr>
              <w:t>Extractive text summarization</w:t>
            </w:r>
            <w:r w:rsidR="00AB2156">
              <w:rPr>
                <w:noProof/>
                <w:webHidden/>
              </w:rPr>
              <w:tab/>
            </w:r>
            <w:r w:rsidR="00AB2156">
              <w:rPr>
                <w:noProof/>
                <w:webHidden/>
              </w:rPr>
              <w:fldChar w:fldCharType="begin"/>
            </w:r>
            <w:r w:rsidR="00AB2156">
              <w:rPr>
                <w:noProof/>
                <w:webHidden/>
              </w:rPr>
              <w:instrText xml:space="preserve"> PAGEREF _Toc169640919 \h </w:instrText>
            </w:r>
            <w:r w:rsidR="00AB2156">
              <w:rPr>
                <w:noProof/>
                <w:webHidden/>
              </w:rPr>
            </w:r>
            <w:r w:rsidR="00AB2156">
              <w:rPr>
                <w:noProof/>
                <w:webHidden/>
              </w:rPr>
              <w:fldChar w:fldCharType="separate"/>
            </w:r>
            <w:r w:rsidR="00AB2156">
              <w:rPr>
                <w:noProof/>
                <w:webHidden/>
              </w:rPr>
              <w:t>17</w:t>
            </w:r>
            <w:r w:rsidR="00AB2156">
              <w:rPr>
                <w:noProof/>
                <w:webHidden/>
              </w:rPr>
              <w:fldChar w:fldCharType="end"/>
            </w:r>
          </w:hyperlink>
        </w:p>
        <w:p w14:paraId="596168B9" w14:textId="42731B78"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0" w:history="1">
            <w:r w:rsidR="00AB2156" w:rsidRPr="00AA5BD2">
              <w:rPr>
                <w:rStyle w:val="Hyperlink"/>
                <w:noProof/>
              </w:rPr>
              <w:t>2.3.2</w:t>
            </w:r>
            <w:r w:rsidR="00AB2156">
              <w:rPr>
                <w:rFonts w:asciiTheme="minorHAnsi" w:eastAsiaTheme="minorEastAsia" w:hAnsiTheme="minorHAnsi" w:cstheme="minorBidi"/>
                <w:noProof/>
                <w:kern w:val="2"/>
                <w14:ligatures w14:val="standardContextual"/>
              </w:rPr>
              <w:tab/>
            </w:r>
            <w:r w:rsidR="00AB2156" w:rsidRPr="00AA5BD2">
              <w:rPr>
                <w:rStyle w:val="Hyperlink"/>
                <w:noProof/>
              </w:rPr>
              <w:t>Abstractive text summarization</w:t>
            </w:r>
            <w:r w:rsidR="00AB2156">
              <w:rPr>
                <w:noProof/>
                <w:webHidden/>
              </w:rPr>
              <w:tab/>
            </w:r>
            <w:r w:rsidR="00AB2156">
              <w:rPr>
                <w:noProof/>
                <w:webHidden/>
              </w:rPr>
              <w:fldChar w:fldCharType="begin"/>
            </w:r>
            <w:r w:rsidR="00AB2156">
              <w:rPr>
                <w:noProof/>
                <w:webHidden/>
              </w:rPr>
              <w:instrText xml:space="preserve"> PAGEREF _Toc169640920 \h </w:instrText>
            </w:r>
            <w:r w:rsidR="00AB2156">
              <w:rPr>
                <w:noProof/>
                <w:webHidden/>
              </w:rPr>
            </w:r>
            <w:r w:rsidR="00AB2156">
              <w:rPr>
                <w:noProof/>
                <w:webHidden/>
              </w:rPr>
              <w:fldChar w:fldCharType="separate"/>
            </w:r>
            <w:r w:rsidR="00AB2156">
              <w:rPr>
                <w:noProof/>
                <w:webHidden/>
              </w:rPr>
              <w:t>18</w:t>
            </w:r>
            <w:r w:rsidR="00AB2156">
              <w:rPr>
                <w:noProof/>
                <w:webHidden/>
              </w:rPr>
              <w:fldChar w:fldCharType="end"/>
            </w:r>
          </w:hyperlink>
        </w:p>
        <w:p w14:paraId="08FB6C49" w14:textId="0ABF0E3C"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1" w:history="1">
            <w:r w:rsidR="00AB2156" w:rsidRPr="00AA5BD2">
              <w:rPr>
                <w:rStyle w:val="Hyperlink"/>
                <w:noProof/>
              </w:rPr>
              <w:t>2.3.2.1</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Machine-learning-based Summary Generation</w:t>
            </w:r>
            <w:r w:rsidR="00AB2156">
              <w:rPr>
                <w:noProof/>
                <w:webHidden/>
              </w:rPr>
              <w:tab/>
            </w:r>
            <w:r w:rsidR="00AB2156">
              <w:rPr>
                <w:noProof/>
                <w:webHidden/>
              </w:rPr>
              <w:fldChar w:fldCharType="begin"/>
            </w:r>
            <w:r w:rsidR="00AB2156">
              <w:rPr>
                <w:noProof/>
                <w:webHidden/>
              </w:rPr>
              <w:instrText xml:space="preserve"> PAGEREF _Toc169640921 \h </w:instrText>
            </w:r>
            <w:r w:rsidR="00AB2156">
              <w:rPr>
                <w:noProof/>
                <w:webHidden/>
              </w:rPr>
            </w:r>
            <w:r w:rsidR="00AB2156">
              <w:rPr>
                <w:noProof/>
                <w:webHidden/>
              </w:rPr>
              <w:fldChar w:fldCharType="separate"/>
            </w:r>
            <w:r w:rsidR="00AB2156">
              <w:rPr>
                <w:noProof/>
                <w:webHidden/>
              </w:rPr>
              <w:t>19</w:t>
            </w:r>
            <w:r w:rsidR="00AB2156">
              <w:rPr>
                <w:noProof/>
                <w:webHidden/>
              </w:rPr>
              <w:fldChar w:fldCharType="end"/>
            </w:r>
          </w:hyperlink>
        </w:p>
        <w:p w14:paraId="3075CF4A" w14:textId="4BDFD3CC"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22" w:history="1">
            <w:r w:rsidR="00AB2156" w:rsidRPr="00AA5BD2">
              <w:rPr>
                <w:rStyle w:val="Hyperlink"/>
                <w:noProof/>
              </w:rPr>
              <w:t>Chapter 3</w:t>
            </w:r>
            <w:r w:rsidR="00AB2156">
              <w:rPr>
                <w:rFonts w:asciiTheme="minorHAnsi" w:eastAsiaTheme="minorEastAsia" w:hAnsiTheme="minorHAnsi" w:cstheme="minorBidi"/>
                <w:noProof/>
                <w:kern w:val="2"/>
                <w14:ligatures w14:val="standardContextual"/>
              </w:rPr>
              <w:tab/>
            </w:r>
            <w:r w:rsidR="00AB2156" w:rsidRPr="00AA5BD2">
              <w:rPr>
                <w:rStyle w:val="Hyperlink"/>
                <w:noProof/>
              </w:rPr>
              <w:t>METHODOLOGY</w:t>
            </w:r>
            <w:r w:rsidR="00AB2156">
              <w:rPr>
                <w:noProof/>
                <w:webHidden/>
              </w:rPr>
              <w:tab/>
            </w:r>
            <w:r w:rsidR="00AB2156">
              <w:rPr>
                <w:noProof/>
                <w:webHidden/>
              </w:rPr>
              <w:fldChar w:fldCharType="begin"/>
            </w:r>
            <w:r w:rsidR="00AB2156">
              <w:rPr>
                <w:noProof/>
                <w:webHidden/>
              </w:rPr>
              <w:instrText xml:space="preserve"> PAGEREF _Toc169640922 \h </w:instrText>
            </w:r>
            <w:r w:rsidR="00AB2156">
              <w:rPr>
                <w:noProof/>
                <w:webHidden/>
              </w:rPr>
            </w:r>
            <w:r w:rsidR="00AB2156">
              <w:rPr>
                <w:noProof/>
                <w:webHidden/>
              </w:rPr>
              <w:fldChar w:fldCharType="separate"/>
            </w:r>
            <w:r w:rsidR="00AB2156">
              <w:rPr>
                <w:noProof/>
                <w:webHidden/>
              </w:rPr>
              <w:t>21</w:t>
            </w:r>
            <w:r w:rsidR="00AB2156">
              <w:rPr>
                <w:noProof/>
                <w:webHidden/>
              </w:rPr>
              <w:fldChar w:fldCharType="end"/>
            </w:r>
          </w:hyperlink>
        </w:p>
        <w:p w14:paraId="329E0826" w14:textId="4C59F675"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23" w:history="1">
            <w:r w:rsidR="00AB2156" w:rsidRPr="00AA5BD2">
              <w:rPr>
                <w:rStyle w:val="Hyperlink"/>
                <w:noProof/>
              </w:rPr>
              <w:t>3.1</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w:t>
            </w:r>
            <w:r w:rsidR="00AB2156">
              <w:rPr>
                <w:noProof/>
                <w:webHidden/>
              </w:rPr>
              <w:tab/>
            </w:r>
            <w:r w:rsidR="00AB2156">
              <w:rPr>
                <w:noProof/>
                <w:webHidden/>
              </w:rPr>
              <w:fldChar w:fldCharType="begin"/>
            </w:r>
            <w:r w:rsidR="00AB2156">
              <w:rPr>
                <w:noProof/>
                <w:webHidden/>
              </w:rPr>
              <w:instrText xml:space="preserve"> PAGEREF _Toc169640923 \h </w:instrText>
            </w:r>
            <w:r w:rsidR="00AB2156">
              <w:rPr>
                <w:noProof/>
                <w:webHidden/>
              </w:rPr>
            </w:r>
            <w:r w:rsidR="00AB2156">
              <w:rPr>
                <w:noProof/>
                <w:webHidden/>
              </w:rPr>
              <w:fldChar w:fldCharType="separate"/>
            </w:r>
            <w:r w:rsidR="00AB2156">
              <w:rPr>
                <w:noProof/>
                <w:webHidden/>
              </w:rPr>
              <w:t>21</w:t>
            </w:r>
            <w:r w:rsidR="00AB2156">
              <w:rPr>
                <w:noProof/>
                <w:webHidden/>
              </w:rPr>
              <w:fldChar w:fldCharType="end"/>
            </w:r>
          </w:hyperlink>
        </w:p>
        <w:p w14:paraId="73AB7178" w14:textId="2CFDA5E8"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24" w:history="1">
            <w:r w:rsidR="00AB2156" w:rsidRPr="00AA5BD2">
              <w:rPr>
                <w:rStyle w:val="Hyperlink"/>
                <w:noProof/>
              </w:rPr>
              <w:t>3.2</w:t>
            </w:r>
            <w:r w:rsidR="00AB2156">
              <w:rPr>
                <w:rFonts w:asciiTheme="minorHAnsi" w:eastAsiaTheme="minorEastAsia" w:hAnsiTheme="minorHAnsi" w:cstheme="minorBidi"/>
                <w:noProof/>
                <w:kern w:val="2"/>
                <w14:ligatures w14:val="standardContextual"/>
              </w:rPr>
              <w:tab/>
            </w:r>
            <w:r w:rsidR="00AB2156" w:rsidRPr="00AA5BD2">
              <w:rPr>
                <w:rStyle w:val="Hyperlink"/>
                <w:noProof/>
              </w:rPr>
              <w:t>System design</w:t>
            </w:r>
            <w:r w:rsidR="00AB2156">
              <w:rPr>
                <w:noProof/>
                <w:webHidden/>
              </w:rPr>
              <w:tab/>
            </w:r>
            <w:r w:rsidR="00AB2156">
              <w:rPr>
                <w:noProof/>
                <w:webHidden/>
              </w:rPr>
              <w:fldChar w:fldCharType="begin"/>
            </w:r>
            <w:r w:rsidR="00AB2156">
              <w:rPr>
                <w:noProof/>
                <w:webHidden/>
              </w:rPr>
              <w:instrText xml:space="preserve"> PAGEREF _Toc169640924 \h </w:instrText>
            </w:r>
            <w:r w:rsidR="00AB2156">
              <w:rPr>
                <w:noProof/>
                <w:webHidden/>
              </w:rPr>
            </w:r>
            <w:r w:rsidR="00AB2156">
              <w:rPr>
                <w:noProof/>
                <w:webHidden/>
              </w:rPr>
              <w:fldChar w:fldCharType="separate"/>
            </w:r>
            <w:r w:rsidR="00AB2156">
              <w:rPr>
                <w:noProof/>
                <w:webHidden/>
              </w:rPr>
              <w:t>22</w:t>
            </w:r>
            <w:r w:rsidR="00AB2156">
              <w:rPr>
                <w:noProof/>
                <w:webHidden/>
              </w:rPr>
              <w:fldChar w:fldCharType="end"/>
            </w:r>
          </w:hyperlink>
        </w:p>
        <w:p w14:paraId="132CF65E" w14:textId="24CD3DD8"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5" w:history="1">
            <w:r w:rsidR="00AB2156" w:rsidRPr="00AA5BD2">
              <w:rPr>
                <w:rStyle w:val="Hyperlink"/>
                <w:noProof/>
              </w:rPr>
              <w:t>3.2.1</w:t>
            </w:r>
            <w:r w:rsidR="00AB2156">
              <w:rPr>
                <w:rFonts w:asciiTheme="minorHAnsi" w:eastAsiaTheme="minorEastAsia" w:hAnsiTheme="minorHAnsi" w:cstheme="minorBidi"/>
                <w:noProof/>
                <w:kern w:val="2"/>
                <w14:ligatures w14:val="standardContextual"/>
              </w:rPr>
              <w:tab/>
            </w:r>
            <w:r w:rsidR="00AB2156" w:rsidRPr="00AA5BD2">
              <w:rPr>
                <w:rStyle w:val="Hyperlink"/>
                <w:noProof/>
              </w:rPr>
              <w:t>Data format</w:t>
            </w:r>
            <w:r w:rsidR="00AB2156">
              <w:rPr>
                <w:noProof/>
                <w:webHidden/>
              </w:rPr>
              <w:tab/>
            </w:r>
            <w:r w:rsidR="00AB2156">
              <w:rPr>
                <w:noProof/>
                <w:webHidden/>
              </w:rPr>
              <w:fldChar w:fldCharType="begin"/>
            </w:r>
            <w:r w:rsidR="00AB2156">
              <w:rPr>
                <w:noProof/>
                <w:webHidden/>
              </w:rPr>
              <w:instrText xml:space="preserve"> PAGEREF _Toc169640925 \h </w:instrText>
            </w:r>
            <w:r w:rsidR="00AB2156">
              <w:rPr>
                <w:noProof/>
                <w:webHidden/>
              </w:rPr>
            </w:r>
            <w:r w:rsidR="00AB2156">
              <w:rPr>
                <w:noProof/>
                <w:webHidden/>
              </w:rPr>
              <w:fldChar w:fldCharType="separate"/>
            </w:r>
            <w:r w:rsidR="00AB2156">
              <w:rPr>
                <w:noProof/>
                <w:webHidden/>
              </w:rPr>
              <w:t>22</w:t>
            </w:r>
            <w:r w:rsidR="00AB2156">
              <w:rPr>
                <w:noProof/>
                <w:webHidden/>
              </w:rPr>
              <w:fldChar w:fldCharType="end"/>
            </w:r>
          </w:hyperlink>
        </w:p>
        <w:p w14:paraId="3EF42BAC" w14:textId="4EA5AB0C"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6" w:history="1">
            <w:r w:rsidR="00AB2156" w:rsidRPr="00AA5BD2">
              <w:rPr>
                <w:rStyle w:val="Hyperlink"/>
                <w:noProof/>
              </w:rPr>
              <w:t>3.2.2</w:t>
            </w:r>
            <w:r w:rsidR="00AB2156">
              <w:rPr>
                <w:rFonts w:asciiTheme="minorHAnsi" w:eastAsiaTheme="minorEastAsia" w:hAnsiTheme="minorHAnsi" w:cstheme="minorBidi"/>
                <w:noProof/>
                <w:kern w:val="2"/>
                <w14:ligatures w14:val="standardContextual"/>
              </w:rPr>
              <w:tab/>
            </w:r>
            <w:r w:rsidR="00AB2156" w:rsidRPr="00AA5BD2">
              <w:rPr>
                <w:rStyle w:val="Hyperlink"/>
                <w:noProof/>
              </w:rPr>
              <w:t>Document Segmentation Subsystem</w:t>
            </w:r>
            <w:r w:rsidR="00AB2156">
              <w:rPr>
                <w:noProof/>
                <w:webHidden/>
              </w:rPr>
              <w:tab/>
            </w:r>
            <w:r w:rsidR="00AB2156">
              <w:rPr>
                <w:noProof/>
                <w:webHidden/>
              </w:rPr>
              <w:fldChar w:fldCharType="begin"/>
            </w:r>
            <w:r w:rsidR="00AB2156">
              <w:rPr>
                <w:noProof/>
                <w:webHidden/>
              </w:rPr>
              <w:instrText xml:space="preserve"> PAGEREF _Toc169640926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383C2FD0" w14:textId="756F38A5"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7" w:history="1">
            <w:r w:rsidR="00AB2156" w:rsidRPr="00AA5BD2">
              <w:rPr>
                <w:rStyle w:val="Hyperlink"/>
                <w:noProof/>
              </w:rPr>
              <w:t>3.2.3</w:t>
            </w:r>
            <w:r w:rsidR="00AB2156">
              <w:rPr>
                <w:rFonts w:asciiTheme="minorHAnsi" w:eastAsiaTheme="minorEastAsia" w:hAnsiTheme="minorHAnsi" w:cstheme="minorBidi"/>
                <w:noProof/>
                <w:kern w:val="2"/>
                <w14:ligatures w14:val="standardContextual"/>
              </w:rPr>
              <w:tab/>
            </w:r>
            <w:r w:rsidR="00AB2156" w:rsidRPr="00AA5BD2">
              <w:rPr>
                <w:rStyle w:val="Hyperlink"/>
                <w:noProof/>
              </w:rPr>
              <w:t>Text Summarization Subsystem</w:t>
            </w:r>
            <w:r w:rsidR="00AB2156">
              <w:rPr>
                <w:noProof/>
                <w:webHidden/>
              </w:rPr>
              <w:tab/>
            </w:r>
            <w:r w:rsidR="00AB2156">
              <w:rPr>
                <w:noProof/>
                <w:webHidden/>
              </w:rPr>
              <w:fldChar w:fldCharType="begin"/>
            </w:r>
            <w:r w:rsidR="00AB2156">
              <w:rPr>
                <w:noProof/>
                <w:webHidden/>
              </w:rPr>
              <w:instrText xml:space="preserve"> PAGEREF _Toc169640927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78031F97" w14:textId="0A36966C"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8" w:history="1">
            <w:r w:rsidR="00AB2156" w:rsidRPr="00AA5BD2">
              <w:rPr>
                <w:rStyle w:val="Hyperlink"/>
                <w:noProof/>
              </w:rPr>
              <w:t>3.2.3.1</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Pre-processing module</w:t>
            </w:r>
            <w:r w:rsidR="00AB2156">
              <w:rPr>
                <w:noProof/>
                <w:webHidden/>
              </w:rPr>
              <w:tab/>
            </w:r>
            <w:r w:rsidR="00AB2156">
              <w:rPr>
                <w:noProof/>
                <w:webHidden/>
              </w:rPr>
              <w:fldChar w:fldCharType="begin"/>
            </w:r>
            <w:r w:rsidR="00AB2156">
              <w:rPr>
                <w:noProof/>
                <w:webHidden/>
              </w:rPr>
              <w:instrText xml:space="preserve"> PAGEREF _Toc169640928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2ADFECAD" w14:textId="2EF8C4DD"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9" w:history="1">
            <w:r w:rsidR="00AB2156" w:rsidRPr="00AA5BD2">
              <w:rPr>
                <w:rStyle w:val="Hyperlink"/>
                <w:noProof/>
              </w:rPr>
              <w:t>3.2.3.2</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Text summarization module</w:t>
            </w:r>
            <w:r w:rsidR="00AB2156">
              <w:rPr>
                <w:noProof/>
                <w:webHidden/>
              </w:rPr>
              <w:tab/>
            </w:r>
            <w:r w:rsidR="00AB2156">
              <w:rPr>
                <w:noProof/>
                <w:webHidden/>
              </w:rPr>
              <w:fldChar w:fldCharType="begin"/>
            </w:r>
            <w:r w:rsidR="00AB2156">
              <w:rPr>
                <w:noProof/>
                <w:webHidden/>
              </w:rPr>
              <w:instrText xml:space="preserve"> PAGEREF _Toc169640929 \h </w:instrText>
            </w:r>
            <w:r w:rsidR="00AB2156">
              <w:rPr>
                <w:noProof/>
                <w:webHidden/>
              </w:rPr>
            </w:r>
            <w:r w:rsidR="00AB2156">
              <w:rPr>
                <w:noProof/>
                <w:webHidden/>
              </w:rPr>
              <w:fldChar w:fldCharType="separate"/>
            </w:r>
            <w:r w:rsidR="00AB2156">
              <w:rPr>
                <w:noProof/>
                <w:webHidden/>
              </w:rPr>
              <w:t>24</w:t>
            </w:r>
            <w:r w:rsidR="00AB2156">
              <w:rPr>
                <w:noProof/>
                <w:webHidden/>
              </w:rPr>
              <w:fldChar w:fldCharType="end"/>
            </w:r>
          </w:hyperlink>
        </w:p>
        <w:p w14:paraId="6B877665" w14:textId="29A67E4D"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0" w:history="1">
            <w:r w:rsidR="00AB2156" w:rsidRPr="00AA5BD2">
              <w:rPr>
                <w:rStyle w:val="Hyperlink"/>
                <w:noProof/>
              </w:rPr>
              <w:t>3.2.3.3</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Post-processing module</w:t>
            </w:r>
            <w:r w:rsidR="00AB2156">
              <w:rPr>
                <w:noProof/>
                <w:webHidden/>
              </w:rPr>
              <w:tab/>
            </w:r>
            <w:r w:rsidR="00AB2156">
              <w:rPr>
                <w:noProof/>
                <w:webHidden/>
              </w:rPr>
              <w:fldChar w:fldCharType="begin"/>
            </w:r>
            <w:r w:rsidR="00AB2156">
              <w:rPr>
                <w:noProof/>
                <w:webHidden/>
              </w:rPr>
              <w:instrText xml:space="preserve"> PAGEREF _Toc169640930 \h </w:instrText>
            </w:r>
            <w:r w:rsidR="00AB2156">
              <w:rPr>
                <w:noProof/>
                <w:webHidden/>
              </w:rPr>
            </w:r>
            <w:r w:rsidR="00AB2156">
              <w:rPr>
                <w:noProof/>
                <w:webHidden/>
              </w:rPr>
              <w:fldChar w:fldCharType="separate"/>
            </w:r>
            <w:r w:rsidR="00AB2156">
              <w:rPr>
                <w:noProof/>
                <w:webHidden/>
              </w:rPr>
              <w:t>25</w:t>
            </w:r>
            <w:r w:rsidR="00AB2156">
              <w:rPr>
                <w:noProof/>
                <w:webHidden/>
              </w:rPr>
              <w:fldChar w:fldCharType="end"/>
            </w:r>
          </w:hyperlink>
        </w:p>
        <w:p w14:paraId="46D600D2" w14:textId="33CE89C4"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1" w:history="1">
            <w:r w:rsidR="00AB2156" w:rsidRPr="00AA5BD2">
              <w:rPr>
                <w:rStyle w:val="Hyperlink"/>
                <w:noProof/>
              </w:rPr>
              <w:t>3.2.3.4</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Wrapper module</w:t>
            </w:r>
            <w:r w:rsidR="00AB2156">
              <w:rPr>
                <w:noProof/>
                <w:webHidden/>
              </w:rPr>
              <w:tab/>
            </w:r>
            <w:r w:rsidR="00AB2156">
              <w:rPr>
                <w:noProof/>
                <w:webHidden/>
              </w:rPr>
              <w:fldChar w:fldCharType="begin"/>
            </w:r>
            <w:r w:rsidR="00AB2156">
              <w:rPr>
                <w:noProof/>
                <w:webHidden/>
              </w:rPr>
              <w:instrText xml:space="preserve"> PAGEREF _Toc169640931 \h </w:instrText>
            </w:r>
            <w:r w:rsidR="00AB2156">
              <w:rPr>
                <w:noProof/>
                <w:webHidden/>
              </w:rPr>
            </w:r>
            <w:r w:rsidR="00AB2156">
              <w:rPr>
                <w:noProof/>
                <w:webHidden/>
              </w:rPr>
              <w:fldChar w:fldCharType="separate"/>
            </w:r>
            <w:r w:rsidR="00AB2156">
              <w:rPr>
                <w:noProof/>
                <w:webHidden/>
              </w:rPr>
              <w:t>26</w:t>
            </w:r>
            <w:r w:rsidR="00AB2156">
              <w:rPr>
                <w:noProof/>
                <w:webHidden/>
              </w:rPr>
              <w:fldChar w:fldCharType="end"/>
            </w:r>
          </w:hyperlink>
        </w:p>
        <w:p w14:paraId="1AEA4325" w14:textId="6D18CFDF"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2" w:history="1">
            <w:r w:rsidR="00AB2156" w:rsidRPr="00AA5BD2">
              <w:rPr>
                <w:rStyle w:val="Hyperlink"/>
                <w:noProof/>
              </w:rPr>
              <w:t>3.3</w:t>
            </w:r>
            <w:r w:rsidR="00AB2156">
              <w:rPr>
                <w:rFonts w:asciiTheme="minorHAnsi" w:eastAsiaTheme="minorEastAsia" w:hAnsiTheme="minorHAnsi" w:cstheme="minorBidi"/>
                <w:noProof/>
                <w:kern w:val="2"/>
                <w14:ligatures w14:val="standardContextual"/>
              </w:rPr>
              <w:tab/>
            </w:r>
            <w:r w:rsidR="00AB2156" w:rsidRPr="00AA5BD2">
              <w:rPr>
                <w:rStyle w:val="Hyperlink"/>
                <w:noProof/>
              </w:rPr>
              <w:t>Utilizing Extractive summarization methods in Pre-processing</w:t>
            </w:r>
            <w:r w:rsidR="00AB2156">
              <w:rPr>
                <w:noProof/>
                <w:webHidden/>
              </w:rPr>
              <w:tab/>
            </w:r>
            <w:r w:rsidR="00AB2156">
              <w:rPr>
                <w:noProof/>
                <w:webHidden/>
              </w:rPr>
              <w:fldChar w:fldCharType="begin"/>
            </w:r>
            <w:r w:rsidR="00AB2156">
              <w:rPr>
                <w:noProof/>
                <w:webHidden/>
              </w:rPr>
              <w:instrText xml:space="preserve"> PAGEREF _Toc169640932 \h </w:instrText>
            </w:r>
            <w:r w:rsidR="00AB2156">
              <w:rPr>
                <w:noProof/>
                <w:webHidden/>
              </w:rPr>
            </w:r>
            <w:r w:rsidR="00AB2156">
              <w:rPr>
                <w:noProof/>
                <w:webHidden/>
              </w:rPr>
              <w:fldChar w:fldCharType="separate"/>
            </w:r>
            <w:r w:rsidR="00AB2156">
              <w:rPr>
                <w:noProof/>
                <w:webHidden/>
              </w:rPr>
              <w:t>27</w:t>
            </w:r>
            <w:r w:rsidR="00AB2156">
              <w:rPr>
                <w:noProof/>
                <w:webHidden/>
              </w:rPr>
              <w:fldChar w:fldCharType="end"/>
            </w:r>
          </w:hyperlink>
        </w:p>
        <w:p w14:paraId="281EA787" w14:textId="78DDBEBD"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33" w:history="1">
            <w:r w:rsidR="00AB2156" w:rsidRPr="00AA5BD2">
              <w:rPr>
                <w:rStyle w:val="Hyperlink"/>
                <w:noProof/>
              </w:rPr>
              <w:t>Chapter 4</w:t>
            </w:r>
            <w:r w:rsidR="00AB2156">
              <w:rPr>
                <w:rFonts w:asciiTheme="minorHAnsi" w:eastAsiaTheme="minorEastAsia" w:hAnsiTheme="minorHAnsi" w:cstheme="minorBidi"/>
                <w:noProof/>
                <w:kern w:val="2"/>
                <w14:ligatures w14:val="standardContextual"/>
              </w:rPr>
              <w:tab/>
            </w:r>
            <w:r w:rsidR="00AB2156" w:rsidRPr="00AA5BD2">
              <w:rPr>
                <w:rStyle w:val="Hyperlink"/>
                <w:noProof/>
              </w:rPr>
              <w:t>IMPLEMENT AND RESULTS</w:t>
            </w:r>
            <w:r w:rsidR="00AB2156">
              <w:rPr>
                <w:noProof/>
                <w:webHidden/>
              </w:rPr>
              <w:tab/>
            </w:r>
            <w:r w:rsidR="00AB2156">
              <w:rPr>
                <w:noProof/>
                <w:webHidden/>
              </w:rPr>
              <w:fldChar w:fldCharType="begin"/>
            </w:r>
            <w:r w:rsidR="00AB2156">
              <w:rPr>
                <w:noProof/>
                <w:webHidden/>
              </w:rPr>
              <w:instrText xml:space="preserve"> PAGEREF _Toc169640933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3B0DABA7" w14:textId="6C5BA2C2"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4" w:history="1">
            <w:r w:rsidR="00AB2156" w:rsidRPr="00AA5BD2">
              <w:rPr>
                <w:rStyle w:val="Hyperlink"/>
                <w:noProof/>
              </w:rPr>
              <w:t>4.1</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w:t>
            </w:r>
            <w:r w:rsidR="00AB2156">
              <w:rPr>
                <w:noProof/>
                <w:webHidden/>
              </w:rPr>
              <w:tab/>
            </w:r>
            <w:r w:rsidR="00AB2156">
              <w:rPr>
                <w:noProof/>
                <w:webHidden/>
              </w:rPr>
              <w:fldChar w:fldCharType="begin"/>
            </w:r>
            <w:r w:rsidR="00AB2156">
              <w:rPr>
                <w:noProof/>
                <w:webHidden/>
              </w:rPr>
              <w:instrText xml:space="preserve"> PAGEREF _Toc169640934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167EF5B2" w14:textId="271E39C9"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5" w:history="1">
            <w:r w:rsidR="00AB2156" w:rsidRPr="00AA5BD2">
              <w:rPr>
                <w:rStyle w:val="Hyperlink"/>
                <w:noProof/>
              </w:rPr>
              <w:t>4.2</w:t>
            </w:r>
            <w:r w:rsidR="00AB2156">
              <w:rPr>
                <w:rFonts w:asciiTheme="minorHAnsi" w:eastAsiaTheme="minorEastAsia" w:hAnsiTheme="minorHAnsi" w:cstheme="minorBidi"/>
                <w:noProof/>
                <w:kern w:val="2"/>
                <w14:ligatures w14:val="standardContextual"/>
              </w:rPr>
              <w:tab/>
            </w:r>
            <w:r w:rsidR="00AB2156" w:rsidRPr="00AA5BD2">
              <w:rPr>
                <w:rStyle w:val="Hyperlink"/>
                <w:noProof/>
              </w:rPr>
              <w:t>Implementation</w:t>
            </w:r>
            <w:r w:rsidR="00AB2156">
              <w:rPr>
                <w:noProof/>
                <w:webHidden/>
              </w:rPr>
              <w:tab/>
            </w:r>
            <w:r w:rsidR="00AB2156">
              <w:rPr>
                <w:noProof/>
                <w:webHidden/>
              </w:rPr>
              <w:fldChar w:fldCharType="begin"/>
            </w:r>
            <w:r w:rsidR="00AB2156">
              <w:rPr>
                <w:noProof/>
                <w:webHidden/>
              </w:rPr>
              <w:instrText xml:space="preserve"> PAGEREF _Toc169640935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1FA460D8" w14:textId="478149C3"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36" w:history="1">
            <w:r w:rsidR="00AB2156" w:rsidRPr="00AA5BD2">
              <w:rPr>
                <w:rStyle w:val="Hyperlink"/>
                <w:noProof/>
              </w:rPr>
              <w:t>4.2.1</w:t>
            </w:r>
            <w:r w:rsidR="00AB2156">
              <w:rPr>
                <w:rFonts w:asciiTheme="minorHAnsi" w:eastAsiaTheme="minorEastAsia" w:hAnsiTheme="minorHAnsi" w:cstheme="minorBidi"/>
                <w:noProof/>
                <w:kern w:val="2"/>
                <w14:ligatures w14:val="standardContextual"/>
              </w:rPr>
              <w:tab/>
            </w:r>
            <w:r w:rsidR="00AB2156" w:rsidRPr="00AA5BD2">
              <w:rPr>
                <w:rStyle w:val="Hyperlink"/>
                <w:noProof/>
              </w:rPr>
              <w:t>Document Segmentation</w:t>
            </w:r>
            <w:r w:rsidR="00AB2156">
              <w:rPr>
                <w:noProof/>
                <w:webHidden/>
              </w:rPr>
              <w:tab/>
            </w:r>
            <w:r w:rsidR="00AB2156">
              <w:rPr>
                <w:noProof/>
                <w:webHidden/>
              </w:rPr>
              <w:fldChar w:fldCharType="begin"/>
            </w:r>
            <w:r w:rsidR="00AB2156">
              <w:rPr>
                <w:noProof/>
                <w:webHidden/>
              </w:rPr>
              <w:instrText xml:space="preserve"> PAGEREF _Toc169640936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0023F446" w14:textId="38F2D138"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37" w:history="1">
            <w:r w:rsidR="00AB2156" w:rsidRPr="00AA5BD2">
              <w:rPr>
                <w:rStyle w:val="Hyperlink"/>
                <w:noProof/>
              </w:rPr>
              <w:t>4.2.2</w:t>
            </w:r>
            <w:r w:rsidR="00AB2156">
              <w:rPr>
                <w:rFonts w:asciiTheme="minorHAnsi" w:eastAsiaTheme="minorEastAsia" w:hAnsiTheme="minorHAnsi" w:cstheme="minorBidi"/>
                <w:noProof/>
                <w:kern w:val="2"/>
                <w14:ligatures w14:val="standardContextual"/>
              </w:rPr>
              <w:tab/>
            </w:r>
            <w:r w:rsidR="00AB2156" w:rsidRPr="00AA5BD2">
              <w:rPr>
                <w:rStyle w:val="Hyperlink"/>
                <w:noProof/>
              </w:rPr>
              <w:t>Text summarization</w:t>
            </w:r>
            <w:r w:rsidR="00AB2156">
              <w:rPr>
                <w:noProof/>
                <w:webHidden/>
              </w:rPr>
              <w:tab/>
            </w:r>
            <w:r w:rsidR="00AB2156">
              <w:rPr>
                <w:noProof/>
                <w:webHidden/>
              </w:rPr>
              <w:fldChar w:fldCharType="begin"/>
            </w:r>
            <w:r w:rsidR="00AB2156">
              <w:rPr>
                <w:noProof/>
                <w:webHidden/>
              </w:rPr>
              <w:instrText xml:space="preserve"> PAGEREF _Toc169640937 \h </w:instrText>
            </w:r>
            <w:r w:rsidR="00AB2156">
              <w:rPr>
                <w:noProof/>
                <w:webHidden/>
              </w:rPr>
            </w:r>
            <w:r w:rsidR="00AB2156">
              <w:rPr>
                <w:noProof/>
                <w:webHidden/>
              </w:rPr>
              <w:fldChar w:fldCharType="separate"/>
            </w:r>
            <w:r w:rsidR="00AB2156">
              <w:rPr>
                <w:noProof/>
                <w:webHidden/>
              </w:rPr>
              <w:t>29</w:t>
            </w:r>
            <w:r w:rsidR="00AB2156">
              <w:rPr>
                <w:noProof/>
                <w:webHidden/>
              </w:rPr>
              <w:fldChar w:fldCharType="end"/>
            </w:r>
          </w:hyperlink>
        </w:p>
        <w:p w14:paraId="7E5EBE93" w14:textId="781D2C67"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8" w:history="1">
            <w:r w:rsidR="00AB2156" w:rsidRPr="00AA5BD2">
              <w:rPr>
                <w:rStyle w:val="Hyperlink"/>
                <w:noProof/>
              </w:rPr>
              <w:t>4.2.2.1</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LSA</w:t>
            </w:r>
            <w:r w:rsidR="00AB2156">
              <w:rPr>
                <w:noProof/>
                <w:webHidden/>
              </w:rPr>
              <w:tab/>
            </w:r>
            <w:r w:rsidR="00AB2156">
              <w:rPr>
                <w:noProof/>
                <w:webHidden/>
              </w:rPr>
              <w:fldChar w:fldCharType="begin"/>
            </w:r>
            <w:r w:rsidR="00AB2156">
              <w:rPr>
                <w:noProof/>
                <w:webHidden/>
              </w:rPr>
              <w:instrText xml:space="preserve"> PAGEREF _Toc169640938 \h </w:instrText>
            </w:r>
            <w:r w:rsidR="00AB2156">
              <w:rPr>
                <w:noProof/>
                <w:webHidden/>
              </w:rPr>
            </w:r>
            <w:r w:rsidR="00AB2156">
              <w:rPr>
                <w:noProof/>
                <w:webHidden/>
              </w:rPr>
              <w:fldChar w:fldCharType="separate"/>
            </w:r>
            <w:r w:rsidR="00AB2156">
              <w:rPr>
                <w:noProof/>
                <w:webHidden/>
              </w:rPr>
              <w:t>30</w:t>
            </w:r>
            <w:r w:rsidR="00AB2156">
              <w:rPr>
                <w:noProof/>
                <w:webHidden/>
              </w:rPr>
              <w:fldChar w:fldCharType="end"/>
            </w:r>
          </w:hyperlink>
        </w:p>
        <w:p w14:paraId="13C2007F" w14:textId="14B4A1CA"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9" w:history="1">
            <w:r w:rsidR="00AB2156" w:rsidRPr="00AA5BD2">
              <w:rPr>
                <w:rStyle w:val="Hyperlink"/>
                <w:noProof/>
              </w:rPr>
              <w:t>4.2.2.2</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TextRank</w:t>
            </w:r>
            <w:r w:rsidR="00AB2156">
              <w:rPr>
                <w:noProof/>
                <w:webHidden/>
              </w:rPr>
              <w:tab/>
            </w:r>
            <w:r w:rsidR="00AB2156">
              <w:rPr>
                <w:noProof/>
                <w:webHidden/>
              </w:rPr>
              <w:fldChar w:fldCharType="begin"/>
            </w:r>
            <w:r w:rsidR="00AB2156">
              <w:rPr>
                <w:noProof/>
                <w:webHidden/>
              </w:rPr>
              <w:instrText xml:space="preserve"> PAGEREF _Toc169640939 \h </w:instrText>
            </w:r>
            <w:r w:rsidR="00AB2156">
              <w:rPr>
                <w:noProof/>
                <w:webHidden/>
              </w:rPr>
            </w:r>
            <w:r w:rsidR="00AB2156">
              <w:rPr>
                <w:noProof/>
                <w:webHidden/>
              </w:rPr>
              <w:fldChar w:fldCharType="separate"/>
            </w:r>
            <w:r w:rsidR="00AB2156">
              <w:rPr>
                <w:noProof/>
                <w:webHidden/>
              </w:rPr>
              <w:t>31</w:t>
            </w:r>
            <w:r w:rsidR="00AB2156">
              <w:rPr>
                <w:noProof/>
                <w:webHidden/>
              </w:rPr>
              <w:fldChar w:fldCharType="end"/>
            </w:r>
          </w:hyperlink>
        </w:p>
        <w:p w14:paraId="1499CA00" w14:textId="4D9AEFF5"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40" w:history="1">
            <w:r w:rsidR="00AB2156" w:rsidRPr="00AA5BD2">
              <w:rPr>
                <w:rStyle w:val="Hyperlink"/>
                <w:noProof/>
              </w:rPr>
              <w:t>4.2.2.3</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Pretrained models</w:t>
            </w:r>
            <w:r w:rsidR="00AB2156">
              <w:rPr>
                <w:noProof/>
                <w:webHidden/>
              </w:rPr>
              <w:tab/>
            </w:r>
            <w:r w:rsidR="00AB2156">
              <w:rPr>
                <w:noProof/>
                <w:webHidden/>
              </w:rPr>
              <w:fldChar w:fldCharType="begin"/>
            </w:r>
            <w:r w:rsidR="00AB2156">
              <w:rPr>
                <w:noProof/>
                <w:webHidden/>
              </w:rPr>
              <w:instrText xml:space="preserve"> PAGEREF _Toc169640940 \h </w:instrText>
            </w:r>
            <w:r w:rsidR="00AB2156">
              <w:rPr>
                <w:noProof/>
                <w:webHidden/>
              </w:rPr>
            </w:r>
            <w:r w:rsidR="00AB2156">
              <w:rPr>
                <w:noProof/>
                <w:webHidden/>
              </w:rPr>
              <w:fldChar w:fldCharType="separate"/>
            </w:r>
            <w:r w:rsidR="00AB2156">
              <w:rPr>
                <w:noProof/>
                <w:webHidden/>
              </w:rPr>
              <w:t>32</w:t>
            </w:r>
            <w:r w:rsidR="00AB2156">
              <w:rPr>
                <w:noProof/>
                <w:webHidden/>
              </w:rPr>
              <w:fldChar w:fldCharType="end"/>
            </w:r>
          </w:hyperlink>
        </w:p>
        <w:p w14:paraId="6AE72EE0" w14:textId="6768A723"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1" w:history="1">
            <w:r w:rsidR="00AB2156" w:rsidRPr="00AA5BD2">
              <w:rPr>
                <w:rStyle w:val="Hyperlink"/>
                <w:noProof/>
              </w:rPr>
              <w:t>4.3</w:t>
            </w:r>
            <w:r w:rsidR="00AB2156">
              <w:rPr>
                <w:rFonts w:asciiTheme="minorHAnsi" w:eastAsiaTheme="minorEastAsia" w:hAnsiTheme="minorHAnsi" w:cstheme="minorBidi"/>
                <w:noProof/>
                <w:kern w:val="2"/>
                <w14:ligatures w14:val="standardContextual"/>
              </w:rPr>
              <w:tab/>
            </w:r>
            <w:r w:rsidR="00AB2156" w:rsidRPr="00AA5BD2">
              <w:rPr>
                <w:rStyle w:val="Hyperlink"/>
                <w:noProof/>
              </w:rPr>
              <w:t>Results</w:t>
            </w:r>
            <w:r w:rsidR="00AB2156">
              <w:rPr>
                <w:noProof/>
                <w:webHidden/>
              </w:rPr>
              <w:tab/>
            </w:r>
            <w:r w:rsidR="00AB2156">
              <w:rPr>
                <w:noProof/>
                <w:webHidden/>
              </w:rPr>
              <w:fldChar w:fldCharType="begin"/>
            </w:r>
            <w:r w:rsidR="00AB2156">
              <w:rPr>
                <w:noProof/>
                <w:webHidden/>
              </w:rPr>
              <w:instrText xml:space="preserve"> PAGEREF _Toc169640941 \h </w:instrText>
            </w:r>
            <w:r w:rsidR="00AB2156">
              <w:rPr>
                <w:noProof/>
                <w:webHidden/>
              </w:rPr>
            </w:r>
            <w:r w:rsidR="00AB2156">
              <w:rPr>
                <w:noProof/>
                <w:webHidden/>
              </w:rPr>
              <w:fldChar w:fldCharType="separate"/>
            </w:r>
            <w:r w:rsidR="00AB2156">
              <w:rPr>
                <w:noProof/>
                <w:webHidden/>
              </w:rPr>
              <w:t>33</w:t>
            </w:r>
            <w:r w:rsidR="00AB2156">
              <w:rPr>
                <w:noProof/>
                <w:webHidden/>
              </w:rPr>
              <w:fldChar w:fldCharType="end"/>
            </w:r>
          </w:hyperlink>
        </w:p>
        <w:p w14:paraId="41FE2F27" w14:textId="35F1CCB2"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42" w:history="1">
            <w:r w:rsidR="00AB2156" w:rsidRPr="00AA5BD2">
              <w:rPr>
                <w:rStyle w:val="Hyperlink"/>
                <w:noProof/>
              </w:rPr>
              <w:t>Chapter 5</w:t>
            </w:r>
            <w:r w:rsidR="00AB2156">
              <w:rPr>
                <w:rFonts w:asciiTheme="minorHAnsi" w:eastAsiaTheme="minorEastAsia" w:hAnsiTheme="minorHAnsi" w:cstheme="minorBidi"/>
                <w:noProof/>
                <w:kern w:val="2"/>
                <w14:ligatures w14:val="standardContextual"/>
              </w:rPr>
              <w:tab/>
            </w:r>
            <w:r w:rsidR="00AB2156" w:rsidRPr="00AA5BD2">
              <w:rPr>
                <w:rStyle w:val="Hyperlink"/>
                <w:noProof/>
              </w:rPr>
              <w:t>DISCUSSION AND EVALUATION</w:t>
            </w:r>
            <w:r w:rsidR="00AB2156">
              <w:rPr>
                <w:noProof/>
                <w:webHidden/>
              </w:rPr>
              <w:tab/>
            </w:r>
            <w:r w:rsidR="00AB2156">
              <w:rPr>
                <w:noProof/>
                <w:webHidden/>
              </w:rPr>
              <w:fldChar w:fldCharType="begin"/>
            </w:r>
            <w:r w:rsidR="00AB2156">
              <w:rPr>
                <w:noProof/>
                <w:webHidden/>
              </w:rPr>
              <w:instrText xml:space="preserve"> PAGEREF _Toc169640942 \h </w:instrText>
            </w:r>
            <w:r w:rsidR="00AB2156">
              <w:rPr>
                <w:noProof/>
                <w:webHidden/>
              </w:rPr>
            </w:r>
            <w:r w:rsidR="00AB2156">
              <w:rPr>
                <w:noProof/>
                <w:webHidden/>
              </w:rPr>
              <w:fldChar w:fldCharType="separate"/>
            </w:r>
            <w:r w:rsidR="00AB2156">
              <w:rPr>
                <w:noProof/>
                <w:webHidden/>
              </w:rPr>
              <w:t>36</w:t>
            </w:r>
            <w:r w:rsidR="00AB2156">
              <w:rPr>
                <w:noProof/>
                <w:webHidden/>
              </w:rPr>
              <w:fldChar w:fldCharType="end"/>
            </w:r>
          </w:hyperlink>
        </w:p>
        <w:p w14:paraId="4F63B4AC" w14:textId="0E2A80AA"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3" w:history="1">
            <w:r w:rsidR="00AB2156" w:rsidRPr="00AA5BD2">
              <w:rPr>
                <w:rStyle w:val="Hyperlink"/>
                <w:noProof/>
              </w:rPr>
              <w:t>5.1</w:t>
            </w:r>
            <w:r w:rsidR="00AB2156">
              <w:rPr>
                <w:rFonts w:asciiTheme="minorHAnsi" w:eastAsiaTheme="minorEastAsia" w:hAnsiTheme="minorHAnsi" w:cstheme="minorBidi"/>
                <w:noProof/>
                <w:kern w:val="2"/>
                <w14:ligatures w14:val="standardContextual"/>
              </w:rPr>
              <w:tab/>
            </w:r>
            <w:r w:rsidR="00AB2156" w:rsidRPr="00AA5BD2">
              <w:rPr>
                <w:rStyle w:val="Hyperlink"/>
                <w:noProof/>
              </w:rPr>
              <w:t>Evaluation</w:t>
            </w:r>
            <w:r w:rsidR="00AB2156">
              <w:rPr>
                <w:noProof/>
                <w:webHidden/>
              </w:rPr>
              <w:tab/>
            </w:r>
            <w:r w:rsidR="00AB2156">
              <w:rPr>
                <w:noProof/>
                <w:webHidden/>
              </w:rPr>
              <w:fldChar w:fldCharType="begin"/>
            </w:r>
            <w:r w:rsidR="00AB2156">
              <w:rPr>
                <w:noProof/>
                <w:webHidden/>
              </w:rPr>
              <w:instrText xml:space="preserve"> PAGEREF _Toc169640943 \h </w:instrText>
            </w:r>
            <w:r w:rsidR="00AB2156">
              <w:rPr>
                <w:noProof/>
                <w:webHidden/>
              </w:rPr>
            </w:r>
            <w:r w:rsidR="00AB2156">
              <w:rPr>
                <w:noProof/>
                <w:webHidden/>
              </w:rPr>
              <w:fldChar w:fldCharType="separate"/>
            </w:r>
            <w:r w:rsidR="00AB2156">
              <w:rPr>
                <w:noProof/>
                <w:webHidden/>
              </w:rPr>
              <w:t>36</w:t>
            </w:r>
            <w:r w:rsidR="00AB2156">
              <w:rPr>
                <w:noProof/>
                <w:webHidden/>
              </w:rPr>
              <w:fldChar w:fldCharType="end"/>
            </w:r>
          </w:hyperlink>
        </w:p>
        <w:p w14:paraId="3F170B98" w14:textId="69C17D85"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4" w:history="1">
            <w:r w:rsidR="00AB2156" w:rsidRPr="00AA5BD2">
              <w:rPr>
                <w:rStyle w:val="Hyperlink"/>
                <w:noProof/>
              </w:rPr>
              <w:t>5.1.1</w:t>
            </w:r>
            <w:r w:rsidR="00AB2156">
              <w:rPr>
                <w:rFonts w:asciiTheme="minorHAnsi" w:eastAsiaTheme="minorEastAsia" w:hAnsiTheme="minorHAnsi" w:cstheme="minorBidi"/>
                <w:noProof/>
                <w:kern w:val="2"/>
                <w14:ligatures w14:val="standardContextual"/>
              </w:rPr>
              <w:tab/>
            </w:r>
            <w:r w:rsidR="00AB2156" w:rsidRPr="00AA5BD2">
              <w:rPr>
                <w:rStyle w:val="Hyperlink"/>
                <w:noProof/>
              </w:rPr>
              <w:t>Evaluation methods</w:t>
            </w:r>
            <w:r w:rsidR="00AB2156">
              <w:rPr>
                <w:noProof/>
                <w:webHidden/>
              </w:rPr>
              <w:tab/>
            </w:r>
            <w:r w:rsidR="00AB2156">
              <w:rPr>
                <w:noProof/>
                <w:webHidden/>
              </w:rPr>
              <w:fldChar w:fldCharType="begin"/>
            </w:r>
            <w:r w:rsidR="00AB2156">
              <w:rPr>
                <w:noProof/>
                <w:webHidden/>
              </w:rPr>
              <w:instrText xml:space="preserve"> PAGEREF _Toc169640944 \h </w:instrText>
            </w:r>
            <w:r w:rsidR="00AB2156">
              <w:rPr>
                <w:noProof/>
                <w:webHidden/>
              </w:rPr>
            </w:r>
            <w:r w:rsidR="00AB2156">
              <w:rPr>
                <w:noProof/>
                <w:webHidden/>
              </w:rPr>
              <w:fldChar w:fldCharType="separate"/>
            </w:r>
            <w:r w:rsidR="00AB2156">
              <w:rPr>
                <w:noProof/>
                <w:webHidden/>
              </w:rPr>
              <w:t>36</w:t>
            </w:r>
            <w:r w:rsidR="00AB2156">
              <w:rPr>
                <w:noProof/>
                <w:webHidden/>
              </w:rPr>
              <w:fldChar w:fldCharType="end"/>
            </w:r>
          </w:hyperlink>
        </w:p>
        <w:p w14:paraId="72248947" w14:textId="44F4EAE6"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5" w:history="1">
            <w:r w:rsidR="00AB2156" w:rsidRPr="00AA5BD2">
              <w:rPr>
                <w:rStyle w:val="Hyperlink"/>
                <w:noProof/>
              </w:rPr>
              <w:t>5.1.2</w:t>
            </w:r>
            <w:r w:rsidR="00AB2156">
              <w:rPr>
                <w:rFonts w:asciiTheme="minorHAnsi" w:eastAsiaTheme="minorEastAsia" w:hAnsiTheme="minorHAnsi" w:cstheme="minorBidi"/>
                <w:noProof/>
                <w:kern w:val="2"/>
                <w14:ligatures w14:val="standardContextual"/>
              </w:rPr>
              <w:tab/>
            </w:r>
            <w:r w:rsidR="00AB2156" w:rsidRPr="00AA5BD2">
              <w:rPr>
                <w:rStyle w:val="Hyperlink"/>
                <w:noProof/>
              </w:rPr>
              <w:t>Dataset</w:t>
            </w:r>
            <w:r w:rsidR="00AB2156">
              <w:rPr>
                <w:noProof/>
                <w:webHidden/>
              </w:rPr>
              <w:tab/>
            </w:r>
            <w:r w:rsidR="00AB2156">
              <w:rPr>
                <w:noProof/>
                <w:webHidden/>
              </w:rPr>
              <w:fldChar w:fldCharType="begin"/>
            </w:r>
            <w:r w:rsidR="00AB2156">
              <w:rPr>
                <w:noProof/>
                <w:webHidden/>
              </w:rPr>
              <w:instrText xml:space="preserve"> PAGEREF _Toc169640945 \h </w:instrText>
            </w:r>
            <w:r w:rsidR="00AB2156">
              <w:rPr>
                <w:noProof/>
                <w:webHidden/>
              </w:rPr>
            </w:r>
            <w:r w:rsidR="00AB2156">
              <w:rPr>
                <w:noProof/>
                <w:webHidden/>
              </w:rPr>
              <w:fldChar w:fldCharType="separate"/>
            </w:r>
            <w:r w:rsidR="00AB2156">
              <w:rPr>
                <w:noProof/>
                <w:webHidden/>
              </w:rPr>
              <w:t>38</w:t>
            </w:r>
            <w:r w:rsidR="00AB2156">
              <w:rPr>
                <w:noProof/>
                <w:webHidden/>
              </w:rPr>
              <w:fldChar w:fldCharType="end"/>
            </w:r>
          </w:hyperlink>
        </w:p>
        <w:p w14:paraId="7EB3586F" w14:textId="4C6C1F2D"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6" w:history="1">
            <w:r w:rsidR="00AB2156" w:rsidRPr="00AA5BD2">
              <w:rPr>
                <w:rStyle w:val="Hyperlink"/>
                <w:noProof/>
              </w:rPr>
              <w:t>5.1.3</w:t>
            </w:r>
            <w:r w:rsidR="00AB2156">
              <w:rPr>
                <w:rFonts w:asciiTheme="minorHAnsi" w:eastAsiaTheme="minorEastAsia" w:hAnsiTheme="minorHAnsi" w:cstheme="minorBidi"/>
                <w:noProof/>
                <w:kern w:val="2"/>
                <w14:ligatures w14:val="standardContextual"/>
              </w:rPr>
              <w:tab/>
            </w:r>
            <w:r w:rsidR="00AB2156" w:rsidRPr="00AA5BD2">
              <w:rPr>
                <w:rStyle w:val="Hyperlink"/>
                <w:noProof/>
              </w:rPr>
              <w:t>Evaluation results and Environment Settings</w:t>
            </w:r>
            <w:r w:rsidR="00AB2156">
              <w:rPr>
                <w:noProof/>
                <w:webHidden/>
              </w:rPr>
              <w:tab/>
            </w:r>
            <w:r w:rsidR="00AB2156">
              <w:rPr>
                <w:noProof/>
                <w:webHidden/>
              </w:rPr>
              <w:fldChar w:fldCharType="begin"/>
            </w:r>
            <w:r w:rsidR="00AB2156">
              <w:rPr>
                <w:noProof/>
                <w:webHidden/>
              </w:rPr>
              <w:instrText xml:space="preserve"> PAGEREF _Toc169640946 \h </w:instrText>
            </w:r>
            <w:r w:rsidR="00AB2156">
              <w:rPr>
                <w:noProof/>
                <w:webHidden/>
              </w:rPr>
            </w:r>
            <w:r w:rsidR="00AB2156">
              <w:rPr>
                <w:noProof/>
                <w:webHidden/>
              </w:rPr>
              <w:fldChar w:fldCharType="separate"/>
            </w:r>
            <w:r w:rsidR="00AB2156">
              <w:rPr>
                <w:noProof/>
                <w:webHidden/>
              </w:rPr>
              <w:t>39</w:t>
            </w:r>
            <w:r w:rsidR="00AB2156">
              <w:rPr>
                <w:noProof/>
                <w:webHidden/>
              </w:rPr>
              <w:fldChar w:fldCharType="end"/>
            </w:r>
          </w:hyperlink>
        </w:p>
        <w:p w14:paraId="41548D0A" w14:textId="22B7B6E5"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47" w:history="1">
            <w:r w:rsidR="00AB2156" w:rsidRPr="00AA5BD2">
              <w:rPr>
                <w:rStyle w:val="Hyperlink"/>
                <w:noProof/>
              </w:rPr>
              <w:t>Chapter 6</w:t>
            </w:r>
            <w:r w:rsidR="00AB2156">
              <w:rPr>
                <w:rFonts w:asciiTheme="minorHAnsi" w:eastAsiaTheme="minorEastAsia" w:hAnsiTheme="minorHAnsi" w:cstheme="minorBidi"/>
                <w:noProof/>
                <w:kern w:val="2"/>
                <w14:ligatures w14:val="standardContextual"/>
              </w:rPr>
              <w:tab/>
            </w:r>
            <w:r w:rsidR="00AB2156" w:rsidRPr="00AA5BD2">
              <w:rPr>
                <w:rStyle w:val="Hyperlink"/>
                <w:noProof/>
              </w:rPr>
              <w:t>CONCLUSION AND FUTURE WORK</w:t>
            </w:r>
            <w:r w:rsidR="00AB2156">
              <w:rPr>
                <w:noProof/>
                <w:webHidden/>
              </w:rPr>
              <w:tab/>
            </w:r>
            <w:r w:rsidR="00AB2156">
              <w:rPr>
                <w:noProof/>
                <w:webHidden/>
              </w:rPr>
              <w:fldChar w:fldCharType="begin"/>
            </w:r>
            <w:r w:rsidR="00AB2156">
              <w:rPr>
                <w:noProof/>
                <w:webHidden/>
              </w:rPr>
              <w:instrText xml:space="preserve"> PAGEREF _Toc169640947 \h </w:instrText>
            </w:r>
            <w:r w:rsidR="00AB2156">
              <w:rPr>
                <w:noProof/>
                <w:webHidden/>
              </w:rPr>
            </w:r>
            <w:r w:rsidR="00AB2156">
              <w:rPr>
                <w:noProof/>
                <w:webHidden/>
              </w:rPr>
              <w:fldChar w:fldCharType="separate"/>
            </w:r>
            <w:r w:rsidR="00AB2156">
              <w:rPr>
                <w:noProof/>
                <w:webHidden/>
              </w:rPr>
              <w:t>41</w:t>
            </w:r>
            <w:r w:rsidR="00AB2156">
              <w:rPr>
                <w:noProof/>
                <w:webHidden/>
              </w:rPr>
              <w:fldChar w:fldCharType="end"/>
            </w:r>
          </w:hyperlink>
        </w:p>
        <w:p w14:paraId="63B39611" w14:textId="1595BF84"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8" w:history="1">
            <w:r w:rsidR="00AB2156" w:rsidRPr="00AA5BD2">
              <w:rPr>
                <w:rStyle w:val="Hyperlink"/>
                <w:noProof/>
              </w:rPr>
              <w:t>6.1</w:t>
            </w:r>
            <w:r w:rsidR="00AB2156">
              <w:rPr>
                <w:rFonts w:asciiTheme="minorHAnsi" w:eastAsiaTheme="minorEastAsia" w:hAnsiTheme="minorHAnsi" w:cstheme="minorBidi"/>
                <w:noProof/>
                <w:kern w:val="2"/>
                <w14:ligatures w14:val="standardContextual"/>
              </w:rPr>
              <w:tab/>
            </w:r>
            <w:r w:rsidR="00AB2156" w:rsidRPr="00AA5BD2">
              <w:rPr>
                <w:rStyle w:val="Hyperlink"/>
                <w:noProof/>
              </w:rPr>
              <w:t>Conclusion</w:t>
            </w:r>
            <w:r w:rsidR="00AB2156">
              <w:rPr>
                <w:noProof/>
                <w:webHidden/>
              </w:rPr>
              <w:tab/>
            </w:r>
            <w:r w:rsidR="00AB2156">
              <w:rPr>
                <w:noProof/>
                <w:webHidden/>
              </w:rPr>
              <w:fldChar w:fldCharType="begin"/>
            </w:r>
            <w:r w:rsidR="00AB2156">
              <w:rPr>
                <w:noProof/>
                <w:webHidden/>
              </w:rPr>
              <w:instrText xml:space="preserve"> PAGEREF _Toc169640948 \h </w:instrText>
            </w:r>
            <w:r w:rsidR="00AB2156">
              <w:rPr>
                <w:noProof/>
                <w:webHidden/>
              </w:rPr>
            </w:r>
            <w:r w:rsidR="00AB2156">
              <w:rPr>
                <w:noProof/>
                <w:webHidden/>
              </w:rPr>
              <w:fldChar w:fldCharType="separate"/>
            </w:r>
            <w:r w:rsidR="00AB2156">
              <w:rPr>
                <w:noProof/>
                <w:webHidden/>
              </w:rPr>
              <w:t>41</w:t>
            </w:r>
            <w:r w:rsidR="00AB2156">
              <w:rPr>
                <w:noProof/>
                <w:webHidden/>
              </w:rPr>
              <w:fldChar w:fldCharType="end"/>
            </w:r>
          </w:hyperlink>
        </w:p>
        <w:p w14:paraId="7B90F76B" w14:textId="3BF6A285"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9" w:history="1">
            <w:r w:rsidR="00AB2156" w:rsidRPr="00AA5BD2">
              <w:rPr>
                <w:rStyle w:val="Hyperlink"/>
                <w:noProof/>
              </w:rPr>
              <w:t>6.2</w:t>
            </w:r>
            <w:r w:rsidR="00AB2156">
              <w:rPr>
                <w:rFonts w:asciiTheme="minorHAnsi" w:eastAsiaTheme="minorEastAsia" w:hAnsiTheme="minorHAnsi" w:cstheme="minorBidi"/>
                <w:noProof/>
                <w:kern w:val="2"/>
                <w14:ligatures w14:val="standardContextual"/>
              </w:rPr>
              <w:tab/>
            </w:r>
            <w:r w:rsidR="00AB2156" w:rsidRPr="00AA5BD2">
              <w:rPr>
                <w:rStyle w:val="Hyperlink"/>
                <w:noProof/>
              </w:rPr>
              <w:t>Future work</w:t>
            </w:r>
            <w:r w:rsidR="00AB2156">
              <w:rPr>
                <w:noProof/>
                <w:webHidden/>
              </w:rPr>
              <w:tab/>
            </w:r>
            <w:r w:rsidR="00AB2156">
              <w:rPr>
                <w:noProof/>
                <w:webHidden/>
              </w:rPr>
              <w:fldChar w:fldCharType="begin"/>
            </w:r>
            <w:r w:rsidR="00AB2156">
              <w:rPr>
                <w:noProof/>
                <w:webHidden/>
              </w:rPr>
              <w:instrText xml:space="preserve"> PAGEREF _Toc169640949 \h </w:instrText>
            </w:r>
            <w:r w:rsidR="00AB2156">
              <w:rPr>
                <w:noProof/>
                <w:webHidden/>
              </w:rPr>
            </w:r>
            <w:r w:rsidR="00AB2156">
              <w:rPr>
                <w:noProof/>
                <w:webHidden/>
              </w:rPr>
              <w:fldChar w:fldCharType="separate"/>
            </w:r>
            <w:r w:rsidR="00AB2156">
              <w:rPr>
                <w:noProof/>
                <w:webHidden/>
              </w:rPr>
              <w:t>41</w:t>
            </w:r>
            <w:r w:rsidR="00AB2156">
              <w:rPr>
                <w:noProof/>
                <w:webHidden/>
              </w:rPr>
              <w:fldChar w:fldCharType="end"/>
            </w:r>
          </w:hyperlink>
        </w:p>
        <w:p w14:paraId="0370BDA2" w14:textId="21E6198D" w:rsidR="00AB2156" w:rsidRDefault="00000000">
          <w:pPr>
            <w:pStyle w:val="TOC1"/>
            <w:rPr>
              <w:rFonts w:asciiTheme="minorHAnsi" w:eastAsiaTheme="minorEastAsia" w:hAnsiTheme="minorHAnsi" w:cstheme="minorBidi"/>
              <w:noProof/>
              <w:kern w:val="2"/>
              <w14:ligatures w14:val="standardContextual"/>
            </w:rPr>
          </w:pPr>
          <w:hyperlink w:anchor="_Toc169640950" w:history="1">
            <w:r w:rsidR="00AB2156" w:rsidRPr="00AA5BD2">
              <w:rPr>
                <w:rStyle w:val="Hyperlink"/>
                <w:noProof/>
              </w:rPr>
              <w:t>REFERENCES</w:t>
            </w:r>
            <w:r w:rsidR="00AB2156">
              <w:rPr>
                <w:noProof/>
                <w:webHidden/>
              </w:rPr>
              <w:tab/>
            </w:r>
            <w:r w:rsidR="00AB2156">
              <w:rPr>
                <w:noProof/>
                <w:webHidden/>
              </w:rPr>
              <w:fldChar w:fldCharType="begin"/>
            </w:r>
            <w:r w:rsidR="00AB2156">
              <w:rPr>
                <w:noProof/>
                <w:webHidden/>
              </w:rPr>
              <w:instrText xml:space="preserve"> PAGEREF _Toc169640950 \h </w:instrText>
            </w:r>
            <w:r w:rsidR="00AB2156">
              <w:rPr>
                <w:noProof/>
                <w:webHidden/>
              </w:rPr>
            </w:r>
            <w:r w:rsidR="00AB2156">
              <w:rPr>
                <w:noProof/>
                <w:webHidden/>
              </w:rPr>
              <w:fldChar w:fldCharType="separate"/>
            </w:r>
            <w:r w:rsidR="00AB2156">
              <w:rPr>
                <w:noProof/>
                <w:webHidden/>
              </w:rPr>
              <w:t>42</w:t>
            </w:r>
            <w:r w:rsidR="00AB2156">
              <w:rPr>
                <w:noProof/>
                <w:webHidden/>
              </w:rPr>
              <w:fldChar w:fldCharType="end"/>
            </w:r>
          </w:hyperlink>
        </w:p>
        <w:p w14:paraId="1727A9C6" w14:textId="4759B4CB" w:rsidR="00AB2156" w:rsidRDefault="00000000">
          <w:pPr>
            <w:pStyle w:val="TOC1"/>
            <w:rPr>
              <w:rFonts w:asciiTheme="minorHAnsi" w:eastAsiaTheme="minorEastAsia" w:hAnsiTheme="minorHAnsi" w:cstheme="minorBidi"/>
              <w:noProof/>
              <w:kern w:val="2"/>
              <w14:ligatures w14:val="standardContextual"/>
            </w:rPr>
          </w:pPr>
          <w:hyperlink w:anchor="_Toc169640951" w:history="1">
            <w:r w:rsidR="00AB2156" w:rsidRPr="00AA5BD2">
              <w:rPr>
                <w:rStyle w:val="Hyperlink"/>
                <w:noProof/>
              </w:rPr>
              <w:t>APPENDIX</w:t>
            </w:r>
            <w:r w:rsidR="00AB2156">
              <w:rPr>
                <w:noProof/>
                <w:webHidden/>
              </w:rPr>
              <w:tab/>
            </w:r>
            <w:r w:rsidR="00AB2156">
              <w:rPr>
                <w:noProof/>
                <w:webHidden/>
              </w:rPr>
              <w:fldChar w:fldCharType="begin"/>
            </w:r>
            <w:r w:rsidR="00AB2156">
              <w:rPr>
                <w:noProof/>
                <w:webHidden/>
              </w:rPr>
              <w:instrText xml:space="preserve"> PAGEREF _Toc169640951 \h </w:instrText>
            </w:r>
            <w:r w:rsidR="00AB2156">
              <w:rPr>
                <w:noProof/>
                <w:webHidden/>
              </w:rPr>
            </w:r>
            <w:r w:rsidR="00AB2156">
              <w:rPr>
                <w:noProof/>
                <w:webHidden/>
              </w:rPr>
              <w:fldChar w:fldCharType="separate"/>
            </w:r>
            <w:r w:rsidR="00AB2156">
              <w:rPr>
                <w:noProof/>
                <w:webHidden/>
              </w:rPr>
              <w:t>45</w:t>
            </w:r>
            <w:r w:rsidR="00AB2156">
              <w:rPr>
                <w:noProof/>
                <w:webHidden/>
              </w:rPr>
              <w:fldChar w:fldCharType="end"/>
            </w:r>
          </w:hyperlink>
        </w:p>
        <w:p w14:paraId="78E0B75A" w14:textId="67A8D410"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9640900"/>
      <w:r>
        <w:lastRenderedPageBreak/>
        <w:t>LIST OF FIGURES</w:t>
      </w:r>
      <w:bookmarkEnd w:id="6"/>
      <w:bookmarkEnd w:id="7"/>
    </w:p>
    <w:p w14:paraId="337FE072" w14:textId="77777777" w:rsidR="00BA7590" w:rsidRPr="00BA7590" w:rsidRDefault="00BA7590" w:rsidP="00BA7590"/>
    <w:p w14:paraId="3CE1DB7A" w14:textId="55E25E30"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69640877" w:history="1">
        <w:r w:rsidR="00AB2156" w:rsidRPr="00FD1957">
          <w:rPr>
            <w:rStyle w:val="Hyperlink"/>
            <w:noProof/>
          </w:rPr>
          <w:t>Figure 2</w:t>
        </w:r>
        <w:r w:rsidR="00AB2156" w:rsidRPr="00FD1957">
          <w:rPr>
            <w:rStyle w:val="Hyperlink"/>
            <w:noProof/>
          </w:rPr>
          <w:noBreakHyphen/>
          <w:t>1 - GROBID cascade of sequencing model [3]</w:t>
        </w:r>
        <w:r w:rsidR="00AB2156">
          <w:rPr>
            <w:noProof/>
            <w:webHidden/>
          </w:rPr>
          <w:tab/>
        </w:r>
        <w:r w:rsidR="00AB2156">
          <w:rPr>
            <w:noProof/>
            <w:webHidden/>
          </w:rPr>
          <w:fldChar w:fldCharType="begin"/>
        </w:r>
        <w:r w:rsidR="00AB2156">
          <w:rPr>
            <w:noProof/>
            <w:webHidden/>
          </w:rPr>
          <w:instrText xml:space="preserve"> PAGEREF _Toc169640877 \h </w:instrText>
        </w:r>
        <w:r w:rsidR="00AB2156">
          <w:rPr>
            <w:noProof/>
            <w:webHidden/>
          </w:rPr>
        </w:r>
        <w:r w:rsidR="00AB2156">
          <w:rPr>
            <w:noProof/>
            <w:webHidden/>
          </w:rPr>
          <w:fldChar w:fldCharType="separate"/>
        </w:r>
        <w:r w:rsidR="00AB2156">
          <w:rPr>
            <w:noProof/>
            <w:webHidden/>
          </w:rPr>
          <w:t>13</w:t>
        </w:r>
        <w:r w:rsidR="00AB2156">
          <w:rPr>
            <w:noProof/>
            <w:webHidden/>
          </w:rPr>
          <w:fldChar w:fldCharType="end"/>
        </w:r>
      </w:hyperlink>
    </w:p>
    <w:p w14:paraId="3FADA0FA" w14:textId="2A6369BA"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8" w:history="1">
        <w:r w:rsidR="00AB2156" w:rsidRPr="00FD1957">
          <w:rPr>
            <w:rStyle w:val="Hyperlink"/>
            <w:noProof/>
          </w:rPr>
          <w:t>Figure 2</w:t>
        </w:r>
        <w:r w:rsidR="00AB2156" w:rsidRPr="00FD1957">
          <w:rPr>
            <w:rStyle w:val="Hyperlink"/>
            <w:noProof/>
          </w:rPr>
          <w:noBreakHyphen/>
          <w:t>2 - Dependency style parse tree [4]</w:t>
        </w:r>
        <w:r w:rsidR="00AB2156">
          <w:rPr>
            <w:noProof/>
            <w:webHidden/>
          </w:rPr>
          <w:tab/>
        </w:r>
        <w:r w:rsidR="00AB2156">
          <w:rPr>
            <w:noProof/>
            <w:webHidden/>
          </w:rPr>
          <w:fldChar w:fldCharType="begin"/>
        </w:r>
        <w:r w:rsidR="00AB2156">
          <w:rPr>
            <w:noProof/>
            <w:webHidden/>
          </w:rPr>
          <w:instrText xml:space="preserve"> PAGEREF _Toc169640878 \h </w:instrText>
        </w:r>
        <w:r w:rsidR="00AB2156">
          <w:rPr>
            <w:noProof/>
            <w:webHidden/>
          </w:rPr>
        </w:r>
        <w:r w:rsidR="00AB2156">
          <w:rPr>
            <w:noProof/>
            <w:webHidden/>
          </w:rPr>
          <w:fldChar w:fldCharType="separate"/>
        </w:r>
        <w:r w:rsidR="00AB2156">
          <w:rPr>
            <w:noProof/>
            <w:webHidden/>
          </w:rPr>
          <w:t>16</w:t>
        </w:r>
        <w:r w:rsidR="00AB2156">
          <w:rPr>
            <w:noProof/>
            <w:webHidden/>
          </w:rPr>
          <w:fldChar w:fldCharType="end"/>
        </w:r>
      </w:hyperlink>
    </w:p>
    <w:p w14:paraId="03055F81" w14:textId="103402B9"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9" w:history="1">
        <w:r w:rsidR="00AB2156" w:rsidRPr="00FD1957">
          <w:rPr>
            <w:rStyle w:val="Hyperlink"/>
            <w:noProof/>
          </w:rPr>
          <w:t>Figure 2</w:t>
        </w:r>
        <w:r w:rsidR="00AB2156" w:rsidRPr="00FD1957">
          <w:rPr>
            <w:rStyle w:val="Hyperlink"/>
            <w:noProof/>
          </w:rPr>
          <w:noBreakHyphen/>
          <w:t>3 - Text summarization general framework [5]</w:t>
        </w:r>
        <w:r w:rsidR="00AB2156">
          <w:rPr>
            <w:noProof/>
            <w:webHidden/>
          </w:rPr>
          <w:tab/>
        </w:r>
        <w:r w:rsidR="00AB2156">
          <w:rPr>
            <w:noProof/>
            <w:webHidden/>
          </w:rPr>
          <w:fldChar w:fldCharType="begin"/>
        </w:r>
        <w:r w:rsidR="00AB2156">
          <w:rPr>
            <w:noProof/>
            <w:webHidden/>
          </w:rPr>
          <w:instrText xml:space="preserve"> PAGEREF _Toc169640879 \h </w:instrText>
        </w:r>
        <w:r w:rsidR="00AB2156">
          <w:rPr>
            <w:noProof/>
            <w:webHidden/>
          </w:rPr>
        </w:r>
        <w:r w:rsidR="00AB2156">
          <w:rPr>
            <w:noProof/>
            <w:webHidden/>
          </w:rPr>
          <w:fldChar w:fldCharType="separate"/>
        </w:r>
        <w:r w:rsidR="00AB2156">
          <w:rPr>
            <w:noProof/>
            <w:webHidden/>
          </w:rPr>
          <w:t>17</w:t>
        </w:r>
        <w:r w:rsidR="00AB2156">
          <w:rPr>
            <w:noProof/>
            <w:webHidden/>
          </w:rPr>
          <w:fldChar w:fldCharType="end"/>
        </w:r>
      </w:hyperlink>
    </w:p>
    <w:p w14:paraId="002D92B0" w14:textId="31E7F4A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0" w:history="1">
        <w:r w:rsidR="00AB2156" w:rsidRPr="00FD1957">
          <w:rPr>
            <w:rStyle w:val="Hyperlink"/>
            <w:noProof/>
          </w:rPr>
          <w:t>Figure 2</w:t>
        </w:r>
        <w:r w:rsidR="00AB2156" w:rsidRPr="00FD1957">
          <w:rPr>
            <w:rStyle w:val="Hyperlink"/>
            <w:noProof/>
          </w:rPr>
          <w:noBreakHyphen/>
          <w:t>4 - Extractive text summarization general framework [5]</w:t>
        </w:r>
        <w:r w:rsidR="00AB2156">
          <w:rPr>
            <w:noProof/>
            <w:webHidden/>
          </w:rPr>
          <w:tab/>
        </w:r>
        <w:r w:rsidR="00AB2156">
          <w:rPr>
            <w:noProof/>
            <w:webHidden/>
          </w:rPr>
          <w:fldChar w:fldCharType="begin"/>
        </w:r>
        <w:r w:rsidR="00AB2156">
          <w:rPr>
            <w:noProof/>
            <w:webHidden/>
          </w:rPr>
          <w:instrText xml:space="preserve"> PAGEREF _Toc169640880 \h </w:instrText>
        </w:r>
        <w:r w:rsidR="00AB2156">
          <w:rPr>
            <w:noProof/>
            <w:webHidden/>
          </w:rPr>
        </w:r>
        <w:r w:rsidR="00AB2156">
          <w:rPr>
            <w:noProof/>
            <w:webHidden/>
          </w:rPr>
          <w:fldChar w:fldCharType="separate"/>
        </w:r>
        <w:r w:rsidR="00AB2156">
          <w:rPr>
            <w:noProof/>
            <w:webHidden/>
          </w:rPr>
          <w:t>18</w:t>
        </w:r>
        <w:r w:rsidR="00AB2156">
          <w:rPr>
            <w:noProof/>
            <w:webHidden/>
          </w:rPr>
          <w:fldChar w:fldCharType="end"/>
        </w:r>
      </w:hyperlink>
    </w:p>
    <w:p w14:paraId="6F610D9A" w14:textId="1B13B1F2"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1" w:history="1">
        <w:r w:rsidR="00AB2156" w:rsidRPr="00FD1957">
          <w:rPr>
            <w:rStyle w:val="Hyperlink"/>
            <w:noProof/>
          </w:rPr>
          <w:t>Figure 2</w:t>
        </w:r>
        <w:r w:rsidR="00AB2156" w:rsidRPr="00FD1957">
          <w:rPr>
            <w:rStyle w:val="Hyperlink"/>
            <w:noProof/>
          </w:rPr>
          <w:noBreakHyphen/>
          <w:t>5 - Abstractive text summarization general framework [5]</w:t>
        </w:r>
        <w:r w:rsidR="00AB2156">
          <w:rPr>
            <w:noProof/>
            <w:webHidden/>
          </w:rPr>
          <w:tab/>
        </w:r>
        <w:r w:rsidR="00AB2156">
          <w:rPr>
            <w:noProof/>
            <w:webHidden/>
          </w:rPr>
          <w:fldChar w:fldCharType="begin"/>
        </w:r>
        <w:r w:rsidR="00AB2156">
          <w:rPr>
            <w:noProof/>
            <w:webHidden/>
          </w:rPr>
          <w:instrText xml:space="preserve"> PAGEREF _Toc169640881 \h </w:instrText>
        </w:r>
        <w:r w:rsidR="00AB2156">
          <w:rPr>
            <w:noProof/>
            <w:webHidden/>
          </w:rPr>
        </w:r>
        <w:r w:rsidR="00AB2156">
          <w:rPr>
            <w:noProof/>
            <w:webHidden/>
          </w:rPr>
          <w:fldChar w:fldCharType="separate"/>
        </w:r>
        <w:r w:rsidR="00AB2156">
          <w:rPr>
            <w:noProof/>
            <w:webHidden/>
          </w:rPr>
          <w:t>19</w:t>
        </w:r>
        <w:r w:rsidR="00AB2156">
          <w:rPr>
            <w:noProof/>
            <w:webHidden/>
          </w:rPr>
          <w:fldChar w:fldCharType="end"/>
        </w:r>
      </w:hyperlink>
    </w:p>
    <w:p w14:paraId="7953CF76" w14:textId="6EF34D8C"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2" w:history="1">
        <w:r w:rsidR="00AB2156" w:rsidRPr="00FD1957">
          <w:rPr>
            <w:rStyle w:val="Hyperlink"/>
            <w:noProof/>
          </w:rPr>
          <w:t>Figure 3</w:t>
        </w:r>
        <w:r w:rsidR="00AB2156" w:rsidRPr="00FD1957">
          <w:rPr>
            <w:rStyle w:val="Hyperlink"/>
            <w:noProof/>
          </w:rPr>
          <w:noBreakHyphen/>
          <w:t>1 - General structure of the application</w:t>
        </w:r>
        <w:r w:rsidR="00AB2156">
          <w:rPr>
            <w:noProof/>
            <w:webHidden/>
          </w:rPr>
          <w:tab/>
        </w:r>
        <w:r w:rsidR="00AB2156">
          <w:rPr>
            <w:noProof/>
            <w:webHidden/>
          </w:rPr>
          <w:fldChar w:fldCharType="begin"/>
        </w:r>
        <w:r w:rsidR="00AB2156">
          <w:rPr>
            <w:noProof/>
            <w:webHidden/>
          </w:rPr>
          <w:instrText xml:space="preserve"> PAGEREF _Toc169640882 \h </w:instrText>
        </w:r>
        <w:r w:rsidR="00AB2156">
          <w:rPr>
            <w:noProof/>
            <w:webHidden/>
          </w:rPr>
        </w:r>
        <w:r w:rsidR="00AB2156">
          <w:rPr>
            <w:noProof/>
            <w:webHidden/>
          </w:rPr>
          <w:fldChar w:fldCharType="separate"/>
        </w:r>
        <w:r w:rsidR="00AB2156">
          <w:rPr>
            <w:noProof/>
            <w:webHidden/>
          </w:rPr>
          <w:t>21</w:t>
        </w:r>
        <w:r w:rsidR="00AB2156">
          <w:rPr>
            <w:noProof/>
            <w:webHidden/>
          </w:rPr>
          <w:fldChar w:fldCharType="end"/>
        </w:r>
      </w:hyperlink>
    </w:p>
    <w:p w14:paraId="1F4AE1EC" w14:textId="170BFAE8"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3" w:history="1">
        <w:r w:rsidR="00AB2156" w:rsidRPr="00FD1957">
          <w:rPr>
            <w:rStyle w:val="Hyperlink"/>
            <w:noProof/>
          </w:rPr>
          <w:t>Figure 3</w:t>
        </w:r>
        <w:r w:rsidR="00AB2156" w:rsidRPr="00FD1957">
          <w:rPr>
            <w:rStyle w:val="Hyperlink"/>
            <w:noProof/>
          </w:rPr>
          <w:noBreakHyphen/>
          <w:t>2 – The component diagram of the system</w:t>
        </w:r>
        <w:r w:rsidR="00AB2156">
          <w:rPr>
            <w:noProof/>
            <w:webHidden/>
          </w:rPr>
          <w:tab/>
        </w:r>
        <w:r w:rsidR="00AB2156">
          <w:rPr>
            <w:noProof/>
            <w:webHidden/>
          </w:rPr>
          <w:fldChar w:fldCharType="begin"/>
        </w:r>
        <w:r w:rsidR="00AB2156">
          <w:rPr>
            <w:noProof/>
            <w:webHidden/>
          </w:rPr>
          <w:instrText xml:space="preserve"> PAGEREF _Toc169640883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16C9DE8C" w14:textId="58F69FDB"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4" w:history="1">
        <w:r w:rsidR="00AB2156" w:rsidRPr="00FD1957">
          <w:rPr>
            <w:rStyle w:val="Hyperlink"/>
            <w:noProof/>
          </w:rPr>
          <w:t>Figure 3</w:t>
        </w:r>
        <w:r w:rsidR="00AB2156" w:rsidRPr="00FD1957">
          <w:rPr>
            <w:rStyle w:val="Hyperlink"/>
            <w:noProof/>
          </w:rPr>
          <w:noBreakHyphen/>
          <w:t>3 – Pre-processing module diagram</w:t>
        </w:r>
        <w:r w:rsidR="00AB2156">
          <w:rPr>
            <w:noProof/>
            <w:webHidden/>
          </w:rPr>
          <w:tab/>
        </w:r>
        <w:r w:rsidR="00AB2156">
          <w:rPr>
            <w:noProof/>
            <w:webHidden/>
          </w:rPr>
          <w:fldChar w:fldCharType="begin"/>
        </w:r>
        <w:r w:rsidR="00AB2156">
          <w:rPr>
            <w:noProof/>
            <w:webHidden/>
          </w:rPr>
          <w:instrText xml:space="preserve"> PAGEREF _Toc169640884 \h </w:instrText>
        </w:r>
        <w:r w:rsidR="00AB2156">
          <w:rPr>
            <w:noProof/>
            <w:webHidden/>
          </w:rPr>
        </w:r>
        <w:r w:rsidR="00AB2156">
          <w:rPr>
            <w:noProof/>
            <w:webHidden/>
          </w:rPr>
          <w:fldChar w:fldCharType="separate"/>
        </w:r>
        <w:r w:rsidR="00AB2156">
          <w:rPr>
            <w:noProof/>
            <w:webHidden/>
          </w:rPr>
          <w:t>24</w:t>
        </w:r>
        <w:r w:rsidR="00AB2156">
          <w:rPr>
            <w:noProof/>
            <w:webHidden/>
          </w:rPr>
          <w:fldChar w:fldCharType="end"/>
        </w:r>
      </w:hyperlink>
    </w:p>
    <w:p w14:paraId="596B6318" w14:textId="71FABC18"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5" w:history="1">
        <w:r w:rsidR="00AB2156" w:rsidRPr="00FD1957">
          <w:rPr>
            <w:rStyle w:val="Hyperlink"/>
            <w:noProof/>
          </w:rPr>
          <w:t>Figure 3</w:t>
        </w:r>
        <w:r w:rsidR="00AB2156" w:rsidRPr="00FD1957">
          <w:rPr>
            <w:rStyle w:val="Hyperlink"/>
            <w:noProof/>
          </w:rPr>
          <w:noBreakHyphen/>
          <w:t>4 – Text summarization module diagram</w:t>
        </w:r>
        <w:r w:rsidR="00AB2156">
          <w:rPr>
            <w:noProof/>
            <w:webHidden/>
          </w:rPr>
          <w:tab/>
        </w:r>
        <w:r w:rsidR="00AB2156">
          <w:rPr>
            <w:noProof/>
            <w:webHidden/>
          </w:rPr>
          <w:fldChar w:fldCharType="begin"/>
        </w:r>
        <w:r w:rsidR="00AB2156">
          <w:rPr>
            <w:noProof/>
            <w:webHidden/>
          </w:rPr>
          <w:instrText xml:space="preserve"> PAGEREF _Toc169640885 \h </w:instrText>
        </w:r>
        <w:r w:rsidR="00AB2156">
          <w:rPr>
            <w:noProof/>
            <w:webHidden/>
          </w:rPr>
        </w:r>
        <w:r w:rsidR="00AB2156">
          <w:rPr>
            <w:noProof/>
            <w:webHidden/>
          </w:rPr>
          <w:fldChar w:fldCharType="separate"/>
        </w:r>
        <w:r w:rsidR="00AB2156">
          <w:rPr>
            <w:noProof/>
            <w:webHidden/>
          </w:rPr>
          <w:t>25</w:t>
        </w:r>
        <w:r w:rsidR="00AB2156">
          <w:rPr>
            <w:noProof/>
            <w:webHidden/>
          </w:rPr>
          <w:fldChar w:fldCharType="end"/>
        </w:r>
      </w:hyperlink>
    </w:p>
    <w:p w14:paraId="07C57F71" w14:textId="4B9110BC"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6" w:history="1">
        <w:r w:rsidR="00AB2156" w:rsidRPr="00FD1957">
          <w:rPr>
            <w:rStyle w:val="Hyperlink"/>
            <w:noProof/>
          </w:rPr>
          <w:t>Figure 3</w:t>
        </w:r>
        <w:r w:rsidR="00AB2156" w:rsidRPr="00FD1957">
          <w:rPr>
            <w:rStyle w:val="Hyperlink"/>
            <w:noProof/>
          </w:rPr>
          <w:noBreakHyphen/>
          <w:t>5 – The application’s activity diagram</w:t>
        </w:r>
        <w:r w:rsidR="00AB2156">
          <w:rPr>
            <w:noProof/>
            <w:webHidden/>
          </w:rPr>
          <w:tab/>
        </w:r>
        <w:r w:rsidR="00AB2156">
          <w:rPr>
            <w:noProof/>
            <w:webHidden/>
          </w:rPr>
          <w:fldChar w:fldCharType="begin"/>
        </w:r>
        <w:r w:rsidR="00AB2156">
          <w:rPr>
            <w:noProof/>
            <w:webHidden/>
          </w:rPr>
          <w:instrText xml:space="preserve"> PAGEREF _Toc169640886 \h </w:instrText>
        </w:r>
        <w:r w:rsidR="00AB2156">
          <w:rPr>
            <w:noProof/>
            <w:webHidden/>
          </w:rPr>
        </w:r>
        <w:r w:rsidR="00AB2156">
          <w:rPr>
            <w:noProof/>
            <w:webHidden/>
          </w:rPr>
          <w:fldChar w:fldCharType="separate"/>
        </w:r>
        <w:r w:rsidR="00AB2156">
          <w:rPr>
            <w:noProof/>
            <w:webHidden/>
          </w:rPr>
          <w:t>26</w:t>
        </w:r>
        <w:r w:rsidR="00AB2156">
          <w:rPr>
            <w:noProof/>
            <w:webHidden/>
          </w:rPr>
          <w:fldChar w:fldCharType="end"/>
        </w:r>
      </w:hyperlink>
    </w:p>
    <w:p w14:paraId="3EB6BEDC" w14:textId="12783D3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7" w:history="1">
        <w:r w:rsidR="00AB2156" w:rsidRPr="00FD1957">
          <w:rPr>
            <w:rStyle w:val="Hyperlink"/>
            <w:noProof/>
          </w:rPr>
          <w:t>Figure 3</w:t>
        </w:r>
        <w:r w:rsidR="00AB2156" w:rsidRPr="00FD1957">
          <w:rPr>
            <w:rStyle w:val="Hyperlink"/>
            <w:noProof/>
          </w:rPr>
          <w:noBreakHyphen/>
          <w:t>6 – Proposed pre-processing module diagram</w:t>
        </w:r>
        <w:r w:rsidR="00AB2156">
          <w:rPr>
            <w:noProof/>
            <w:webHidden/>
          </w:rPr>
          <w:tab/>
        </w:r>
        <w:r w:rsidR="00AB2156">
          <w:rPr>
            <w:noProof/>
            <w:webHidden/>
          </w:rPr>
          <w:fldChar w:fldCharType="begin"/>
        </w:r>
        <w:r w:rsidR="00AB2156">
          <w:rPr>
            <w:noProof/>
            <w:webHidden/>
          </w:rPr>
          <w:instrText xml:space="preserve"> PAGEREF _Toc169640887 \h </w:instrText>
        </w:r>
        <w:r w:rsidR="00AB2156">
          <w:rPr>
            <w:noProof/>
            <w:webHidden/>
          </w:rPr>
        </w:r>
        <w:r w:rsidR="00AB2156">
          <w:rPr>
            <w:noProof/>
            <w:webHidden/>
          </w:rPr>
          <w:fldChar w:fldCharType="separate"/>
        </w:r>
        <w:r w:rsidR="00AB2156">
          <w:rPr>
            <w:noProof/>
            <w:webHidden/>
          </w:rPr>
          <w:t>27</w:t>
        </w:r>
        <w:r w:rsidR="00AB2156">
          <w:rPr>
            <w:noProof/>
            <w:webHidden/>
          </w:rPr>
          <w:fldChar w:fldCharType="end"/>
        </w:r>
      </w:hyperlink>
    </w:p>
    <w:p w14:paraId="03C4C93B" w14:textId="6D413FBD"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8" w:history="1">
        <w:r w:rsidR="00AB2156" w:rsidRPr="00FD1957">
          <w:rPr>
            <w:rStyle w:val="Hyperlink"/>
            <w:noProof/>
          </w:rPr>
          <w:t>Figure 4</w:t>
        </w:r>
        <w:r w:rsidR="00AB2156" w:rsidRPr="00FD1957">
          <w:rPr>
            <w:rStyle w:val="Hyperlink"/>
            <w:noProof/>
          </w:rPr>
          <w:noBreakHyphen/>
          <w:t>1 – GROBID initialization code snippet</w:t>
        </w:r>
        <w:r w:rsidR="00AB2156">
          <w:rPr>
            <w:noProof/>
            <w:webHidden/>
          </w:rPr>
          <w:tab/>
        </w:r>
        <w:r w:rsidR="00AB2156">
          <w:rPr>
            <w:noProof/>
            <w:webHidden/>
          </w:rPr>
          <w:fldChar w:fldCharType="begin"/>
        </w:r>
        <w:r w:rsidR="00AB2156">
          <w:rPr>
            <w:noProof/>
            <w:webHidden/>
          </w:rPr>
          <w:instrText xml:space="preserve"> PAGEREF _Toc169640888 \h </w:instrText>
        </w:r>
        <w:r w:rsidR="00AB2156">
          <w:rPr>
            <w:noProof/>
            <w:webHidden/>
          </w:rPr>
        </w:r>
        <w:r w:rsidR="00AB2156">
          <w:rPr>
            <w:noProof/>
            <w:webHidden/>
          </w:rPr>
          <w:fldChar w:fldCharType="separate"/>
        </w:r>
        <w:r w:rsidR="00AB2156">
          <w:rPr>
            <w:noProof/>
            <w:webHidden/>
          </w:rPr>
          <w:t>29</w:t>
        </w:r>
        <w:r w:rsidR="00AB2156">
          <w:rPr>
            <w:noProof/>
            <w:webHidden/>
          </w:rPr>
          <w:fldChar w:fldCharType="end"/>
        </w:r>
      </w:hyperlink>
    </w:p>
    <w:p w14:paraId="2F687E9A" w14:textId="1CB557BD"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9" w:history="1">
        <w:r w:rsidR="00AB2156" w:rsidRPr="00FD1957">
          <w:rPr>
            <w:rStyle w:val="Hyperlink"/>
            <w:noProof/>
          </w:rPr>
          <w:t>Figure 4</w:t>
        </w:r>
        <w:r w:rsidR="00AB2156" w:rsidRPr="00FD1957">
          <w:rPr>
            <w:rStyle w:val="Hyperlink"/>
            <w:noProof/>
          </w:rPr>
          <w:noBreakHyphen/>
          <w:t>2 – PDF-uploading method</w:t>
        </w:r>
        <w:r w:rsidR="00AB2156">
          <w:rPr>
            <w:noProof/>
            <w:webHidden/>
          </w:rPr>
          <w:tab/>
        </w:r>
        <w:r w:rsidR="00AB2156">
          <w:rPr>
            <w:noProof/>
            <w:webHidden/>
          </w:rPr>
          <w:fldChar w:fldCharType="begin"/>
        </w:r>
        <w:r w:rsidR="00AB2156">
          <w:rPr>
            <w:noProof/>
            <w:webHidden/>
          </w:rPr>
          <w:instrText xml:space="preserve"> PAGEREF _Toc169640889 \h </w:instrText>
        </w:r>
        <w:r w:rsidR="00AB2156">
          <w:rPr>
            <w:noProof/>
            <w:webHidden/>
          </w:rPr>
        </w:r>
        <w:r w:rsidR="00AB2156">
          <w:rPr>
            <w:noProof/>
            <w:webHidden/>
          </w:rPr>
          <w:fldChar w:fldCharType="separate"/>
        </w:r>
        <w:r w:rsidR="00AB2156">
          <w:rPr>
            <w:noProof/>
            <w:webHidden/>
          </w:rPr>
          <w:t>30</w:t>
        </w:r>
        <w:r w:rsidR="00AB2156">
          <w:rPr>
            <w:noProof/>
            <w:webHidden/>
          </w:rPr>
          <w:fldChar w:fldCharType="end"/>
        </w:r>
      </w:hyperlink>
    </w:p>
    <w:p w14:paraId="56CDAD31" w14:textId="4985F78A"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0" w:history="1">
        <w:r w:rsidR="00AB2156" w:rsidRPr="00FD1957">
          <w:rPr>
            <w:rStyle w:val="Hyperlink"/>
            <w:noProof/>
          </w:rPr>
          <w:t>Figure 4</w:t>
        </w:r>
        <w:r w:rsidR="00AB2156" w:rsidRPr="00FD1957">
          <w:rPr>
            <w:rStyle w:val="Hyperlink"/>
            <w:noProof/>
          </w:rPr>
          <w:noBreakHyphen/>
          <w:t>3 – LSA Implementation</w:t>
        </w:r>
        <w:r w:rsidR="00AB2156">
          <w:rPr>
            <w:noProof/>
            <w:webHidden/>
          </w:rPr>
          <w:tab/>
        </w:r>
        <w:r w:rsidR="00AB2156">
          <w:rPr>
            <w:noProof/>
            <w:webHidden/>
          </w:rPr>
          <w:fldChar w:fldCharType="begin"/>
        </w:r>
        <w:r w:rsidR="00AB2156">
          <w:rPr>
            <w:noProof/>
            <w:webHidden/>
          </w:rPr>
          <w:instrText xml:space="preserve"> PAGEREF _Toc169640890 \h </w:instrText>
        </w:r>
        <w:r w:rsidR="00AB2156">
          <w:rPr>
            <w:noProof/>
            <w:webHidden/>
          </w:rPr>
        </w:r>
        <w:r w:rsidR="00AB2156">
          <w:rPr>
            <w:noProof/>
            <w:webHidden/>
          </w:rPr>
          <w:fldChar w:fldCharType="separate"/>
        </w:r>
        <w:r w:rsidR="00AB2156">
          <w:rPr>
            <w:noProof/>
            <w:webHidden/>
          </w:rPr>
          <w:t>31</w:t>
        </w:r>
        <w:r w:rsidR="00AB2156">
          <w:rPr>
            <w:noProof/>
            <w:webHidden/>
          </w:rPr>
          <w:fldChar w:fldCharType="end"/>
        </w:r>
      </w:hyperlink>
    </w:p>
    <w:p w14:paraId="2B7A0313" w14:textId="5D7E9DB7"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1" w:history="1">
        <w:r w:rsidR="00AB2156" w:rsidRPr="00FD1957">
          <w:rPr>
            <w:rStyle w:val="Hyperlink"/>
            <w:noProof/>
          </w:rPr>
          <w:t>Figure 4</w:t>
        </w:r>
        <w:r w:rsidR="00AB2156" w:rsidRPr="00FD1957">
          <w:rPr>
            <w:rStyle w:val="Hyperlink"/>
            <w:noProof/>
          </w:rPr>
          <w:noBreakHyphen/>
          <w:t>4 – TextRank summarization function</w:t>
        </w:r>
        <w:r w:rsidR="00AB2156">
          <w:rPr>
            <w:noProof/>
            <w:webHidden/>
          </w:rPr>
          <w:tab/>
        </w:r>
        <w:r w:rsidR="00AB2156">
          <w:rPr>
            <w:noProof/>
            <w:webHidden/>
          </w:rPr>
          <w:fldChar w:fldCharType="begin"/>
        </w:r>
        <w:r w:rsidR="00AB2156">
          <w:rPr>
            <w:noProof/>
            <w:webHidden/>
          </w:rPr>
          <w:instrText xml:space="preserve"> PAGEREF _Toc169640891 \h </w:instrText>
        </w:r>
        <w:r w:rsidR="00AB2156">
          <w:rPr>
            <w:noProof/>
            <w:webHidden/>
          </w:rPr>
        </w:r>
        <w:r w:rsidR="00AB2156">
          <w:rPr>
            <w:noProof/>
            <w:webHidden/>
          </w:rPr>
          <w:fldChar w:fldCharType="separate"/>
        </w:r>
        <w:r w:rsidR="00AB2156">
          <w:rPr>
            <w:noProof/>
            <w:webHidden/>
          </w:rPr>
          <w:t>32</w:t>
        </w:r>
        <w:r w:rsidR="00AB2156">
          <w:rPr>
            <w:noProof/>
            <w:webHidden/>
          </w:rPr>
          <w:fldChar w:fldCharType="end"/>
        </w:r>
      </w:hyperlink>
    </w:p>
    <w:p w14:paraId="02D4B451" w14:textId="2654F0DB"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2" w:history="1">
        <w:r w:rsidR="00AB2156" w:rsidRPr="00FD1957">
          <w:rPr>
            <w:rStyle w:val="Hyperlink"/>
            <w:noProof/>
          </w:rPr>
          <w:t>Figure 4</w:t>
        </w:r>
        <w:r w:rsidR="00AB2156" w:rsidRPr="00FD1957">
          <w:rPr>
            <w:rStyle w:val="Hyperlink"/>
            <w:noProof/>
          </w:rPr>
          <w:noBreakHyphen/>
          <w:t>5 – Model preloading</w:t>
        </w:r>
        <w:r w:rsidR="00AB2156">
          <w:rPr>
            <w:noProof/>
            <w:webHidden/>
          </w:rPr>
          <w:tab/>
        </w:r>
        <w:r w:rsidR="00AB2156">
          <w:rPr>
            <w:noProof/>
            <w:webHidden/>
          </w:rPr>
          <w:fldChar w:fldCharType="begin"/>
        </w:r>
        <w:r w:rsidR="00AB2156">
          <w:rPr>
            <w:noProof/>
            <w:webHidden/>
          </w:rPr>
          <w:instrText xml:space="preserve"> PAGEREF _Toc169640892 \h </w:instrText>
        </w:r>
        <w:r w:rsidR="00AB2156">
          <w:rPr>
            <w:noProof/>
            <w:webHidden/>
          </w:rPr>
        </w:r>
        <w:r w:rsidR="00AB2156">
          <w:rPr>
            <w:noProof/>
            <w:webHidden/>
          </w:rPr>
          <w:fldChar w:fldCharType="separate"/>
        </w:r>
        <w:r w:rsidR="00AB2156">
          <w:rPr>
            <w:noProof/>
            <w:webHidden/>
          </w:rPr>
          <w:t>32</w:t>
        </w:r>
        <w:r w:rsidR="00AB2156">
          <w:rPr>
            <w:noProof/>
            <w:webHidden/>
          </w:rPr>
          <w:fldChar w:fldCharType="end"/>
        </w:r>
      </w:hyperlink>
    </w:p>
    <w:p w14:paraId="351634AF" w14:textId="05937FC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3" w:history="1">
        <w:r w:rsidR="00AB2156" w:rsidRPr="00FD1957">
          <w:rPr>
            <w:rStyle w:val="Hyperlink"/>
            <w:noProof/>
          </w:rPr>
          <w:t>Figure 4</w:t>
        </w:r>
        <w:r w:rsidR="00AB2156" w:rsidRPr="00FD1957">
          <w:rPr>
            <w:rStyle w:val="Hyperlink"/>
            <w:noProof/>
          </w:rPr>
          <w:noBreakHyphen/>
          <w:t>6 – Model text generation</w:t>
        </w:r>
        <w:r w:rsidR="00AB2156">
          <w:rPr>
            <w:noProof/>
            <w:webHidden/>
          </w:rPr>
          <w:tab/>
        </w:r>
        <w:r w:rsidR="00AB2156">
          <w:rPr>
            <w:noProof/>
            <w:webHidden/>
          </w:rPr>
          <w:fldChar w:fldCharType="begin"/>
        </w:r>
        <w:r w:rsidR="00AB2156">
          <w:rPr>
            <w:noProof/>
            <w:webHidden/>
          </w:rPr>
          <w:instrText xml:space="preserve"> PAGEREF _Toc169640893 \h </w:instrText>
        </w:r>
        <w:r w:rsidR="00AB2156">
          <w:rPr>
            <w:noProof/>
            <w:webHidden/>
          </w:rPr>
        </w:r>
        <w:r w:rsidR="00AB2156">
          <w:rPr>
            <w:noProof/>
            <w:webHidden/>
          </w:rPr>
          <w:fldChar w:fldCharType="separate"/>
        </w:r>
        <w:r w:rsidR="00AB2156">
          <w:rPr>
            <w:noProof/>
            <w:webHidden/>
          </w:rPr>
          <w:t>33</w:t>
        </w:r>
        <w:r w:rsidR="00AB2156">
          <w:rPr>
            <w:noProof/>
            <w:webHidden/>
          </w:rPr>
          <w:fldChar w:fldCharType="end"/>
        </w:r>
      </w:hyperlink>
    </w:p>
    <w:p w14:paraId="2FEFEC54" w14:textId="28DC4C8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4" w:history="1">
        <w:r w:rsidR="00AB2156" w:rsidRPr="00FD1957">
          <w:rPr>
            <w:rStyle w:val="Hyperlink"/>
            <w:noProof/>
          </w:rPr>
          <w:t>Figure 4</w:t>
        </w:r>
        <w:r w:rsidR="00AB2156" w:rsidRPr="00FD1957">
          <w:rPr>
            <w:rStyle w:val="Hyperlink"/>
            <w:noProof/>
          </w:rPr>
          <w:noBreakHyphen/>
          <w:t>7 – Segmentation result</w:t>
        </w:r>
        <w:r w:rsidR="00AB2156">
          <w:rPr>
            <w:noProof/>
            <w:webHidden/>
          </w:rPr>
          <w:tab/>
        </w:r>
        <w:r w:rsidR="00AB2156">
          <w:rPr>
            <w:noProof/>
            <w:webHidden/>
          </w:rPr>
          <w:fldChar w:fldCharType="begin"/>
        </w:r>
        <w:r w:rsidR="00AB2156">
          <w:rPr>
            <w:noProof/>
            <w:webHidden/>
          </w:rPr>
          <w:instrText xml:space="preserve"> PAGEREF _Toc169640894 \h </w:instrText>
        </w:r>
        <w:r w:rsidR="00AB2156">
          <w:rPr>
            <w:noProof/>
            <w:webHidden/>
          </w:rPr>
        </w:r>
        <w:r w:rsidR="00AB2156">
          <w:rPr>
            <w:noProof/>
            <w:webHidden/>
          </w:rPr>
          <w:fldChar w:fldCharType="separate"/>
        </w:r>
        <w:r w:rsidR="00AB2156">
          <w:rPr>
            <w:noProof/>
            <w:webHidden/>
          </w:rPr>
          <w:t>34</w:t>
        </w:r>
        <w:r w:rsidR="00AB2156">
          <w:rPr>
            <w:noProof/>
            <w:webHidden/>
          </w:rPr>
          <w:fldChar w:fldCharType="end"/>
        </w:r>
      </w:hyperlink>
    </w:p>
    <w:p w14:paraId="224A1953" w14:textId="7F2CF748"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5" w:history="1">
        <w:r w:rsidR="00AB2156" w:rsidRPr="00FD1957">
          <w:rPr>
            <w:rStyle w:val="Hyperlink"/>
            <w:noProof/>
          </w:rPr>
          <w:t>Figure 4</w:t>
        </w:r>
        <w:r w:rsidR="00AB2156" w:rsidRPr="00FD1957">
          <w:rPr>
            <w:rStyle w:val="Hyperlink"/>
            <w:noProof/>
          </w:rPr>
          <w:noBreakHyphen/>
          <w:t>8 – TextRank summarization result</w:t>
        </w:r>
        <w:r w:rsidR="00AB2156">
          <w:rPr>
            <w:noProof/>
            <w:webHidden/>
          </w:rPr>
          <w:tab/>
        </w:r>
        <w:r w:rsidR="00AB2156">
          <w:rPr>
            <w:noProof/>
            <w:webHidden/>
          </w:rPr>
          <w:fldChar w:fldCharType="begin"/>
        </w:r>
        <w:r w:rsidR="00AB2156">
          <w:rPr>
            <w:noProof/>
            <w:webHidden/>
          </w:rPr>
          <w:instrText xml:space="preserve"> PAGEREF _Toc169640895 \h </w:instrText>
        </w:r>
        <w:r w:rsidR="00AB2156">
          <w:rPr>
            <w:noProof/>
            <w:webHidden/>
          </w:rPr>
        </w:r>
        <w:r w:rsidR="00AB2156">
          <w:rPr>
            <w:noProof/>
            <w:webHidden/>
          </w:rPr>
          <w:fldChar w:fldCharType="separate"/>
        </w:r>
        <w:r w:rsidR="00AB2156">
          <w:rPr>
            <w:noProof/>
            <w:webHidden/>
          </w:rPr>
          <w:t>34</w:t>
        </w:r>
        <w:r w:rsidR="00AB2156">
          <w:rPr>
            <w:noProof/>
            <w:webHidden/>
          </w:rPr>
          <w:fldChar w:fldCharType="end"/>
        </w:r>
      </w:hyperlink>
    </w:p>
    <w:p w14:paraId="0FBA5195" w14:textId="36248409"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6" w:history="1">
        <w:r w:rsidR="00AB2156" w:rsidRPr="00FD1957">
          <w:rPr>
            <w:rStyle w:val="Hyperlink"/>
            <w:noProof/>
          </w:rPr>
          <w:t>Figure 4</w:t>
        </w:r>
        <w:r w:rsidR="00AB2156" w:rsidRPr="00FD1957">
          <w:rPr>
            <w:rStyle w:val="Hyperlink"/>
            <w:noProof/>
          </w:rPr>
          <w:noBreakHyphen/>
          <w:t>9 – LSA summarization result</w:t>
        </w:r>
        <w:r w:rsidR="00AB2156">
          <w:rPr>
            <w:noProof/>
            <w:webHidden/>
          </w:rPr>
          <w:tab/>
        </w:r>
        <w:r w:rsidR="00AB2156">
          <w:rPr>
            <w:noProof/>
            <w:webHidden/>
          </w:rPr>
          <w:fldChar w:fldCharType="begin"/>
        </w:r>
        <w:r w:rsidR="00AB2156">
          <w:rPr>
            <w:noProof/>
            <w:webHidden/>
          </w:rPr>
          <w:instrText xml:space="preserve"> PAGEREF _Toc169640896 \h </w:instrText>
        </w:r>
        <w:r w:rsidR="00AB2156">
          <w:rPr>
            <w:noProof/>
            <w:webHidden/>
          </w:rPr>
        </w:r>
        <w:r w:rsidR="00AB2156">
          <w:rPr>
            <w:noProof/>
            <w:webHidden/>
          </w:rPr>
          <w:fldChar w:fldCharType="separate"/>
        </w:r>
        <w:r w:rsidR="00AB2156">
          <w:rPr>
            <w:noProof/>
            <w:webHidden/>
          </w:rPr>
          <w:t>35</w:t>
        </w:r>
        <w:r w:rsidR="00AB2156">
          <w:rPr>
            <w:noProof/>
            <w:webHidden/>
          </w:rPr>
          <w:fldChar w:fldCharType="end"/>
        </w:r>
      </w:hyperlink>
    </w:p>
    <w:p w14:paraId="79D87F17" w14:textId="60C1B736"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7" w:history="1">
        <w:r w:rsidR="00AB2156" w:rsidRPr="00FD1957">
          <w:rPr>
            <w:rStyle w:val="Hyperlink"/>
            <w:noProof/>
          </w:rPr>
          <w:t>Figure 0</w:t>
        </w:r>
        <w:r w:rsidR="00AB2156" w:rsidRPr="00FD1957">
          <w:rPr>
            <w:rStyle w:val="Hyperlink"/>
            <w:noProof/>
          </w:rPr>
          <w:noBreakHyphen/>
          <w:t>1 – Segmentation full result</w:t>
        </w:r>
        <w:r w:rsidR="00AB2156">
          <w:rPr>
            <w:noProof/>
            <w:webHidden/>
          </w:rPr>
          <w:tab/>
        </w:r>
        <w:r w:rsidR="00AB2156">
          <w:rPr>
            <w:noProof/>
            <w:webHidden/>
          </w:rPr>
          <w:fldChar w:fldCharType="begin"/>
        </w:r>
        <w:r w:rsidR="00AB2156">
          <w:rPr>
            <w:noProof/>
            <w:webHidden/>
          </w:rPr>
          <w:instrText xml:space="preserve"> PAGEREF _Toc169640897 \h </w:instrText>
        </w:r>
        <w:r w:rsidR="00AB2156">
          <w:rPr>
            <w:noProof/>
            <w:webHidden/>
          </w:rPr>
        </w:r>
        <w:r w:rsidR="00AB2156">
          <w:rPr>
            <w:noProof/>
            <w:webHidden/>
          </w:rPr>
          <w:fldChar w:fldCharType="separate"/>
        </w:r>
        <w:r w:rsidR="00AB2156">
          <w:rPr>
            <w:noProof/>
            <w:webHidden/>
          </w:rPr>
          <w:t>54</w:t>
        </w:r>
        <w:r w:rsidR="00AB2156">
          <w:rPr>
            <w:noProof/>
            <w:webHidden/>
          </w:rPr>
          <w:fldChar w:fldCharType="end"/>
        </w:r>
      </w:hyperlink>
    </w:p>
    <w:p w14:paraId="76F34B7E" w14:textId="01909DE1" w:rsidR="4364BEB3" w:rsidRDefault="00B87494" w:rsidP="004A6F59">
      <w:pPr>
        <w:tabs>
          <w:tab w:val="right" w:leader="dot" w:pos="7371"/>
        </w:tabs>
        <w:spacing w:line="360" w:lineRule="auto"/>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9640901"/>
      <w:r>
        <w:lastRenderedPageBreak/>
        <w:t>LIST OF TABLES</w:t>
      </w:r>
      <w:bookmarkEnd w:id="8"/>
      <w:bookmarkEnd w:id="9"/>
    </w:p>
    <w:p w14:paraId="5017C8AA" w14:textId="77777777" w:rsidR="00D17D20" w:rsidRDefault="00D17D20" w:rsidP="00D17D20"/>
    <w:p w14:paraId="4EB0F0A3" w14:textId="502996A2"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69640872" w:history="1">
        <w:r w:rsidR="00AB2156" w:rsidRPr="000A6E64">
          <w:rPr>
            <w:rStyle w:val="Hyperlink"/>
            <w:noProof/>
          </w:rPr>
          <w:t>Table 5</w:t>
        </w:r>
        <w:r w:rsidR="00AB2156" w:rsidRPr="000A6E64">
          <w:rPr>
            <w:rStyle w:val="Hyperlink"/>
            <w:noProof/>
          </w:rPr>
          <w:noBreakHyphen/>
          <w:t>1 - ROUGE-1, ROUGE-2, and ROUGE-L evaluation results.</w:t>
        </w:r>
        <w:r w:rsidR="00AB2156">
          <w:rPr>
            <w:noProof/>
            <w:webHidden/>
          </w:rPr>
          <w:tab/>
        </w:r>
        <w:r w:rsidR="00AB2156">
          <w:rPr>
            <w:noProof/>
            <w:webHidden/>
          </w:rPr>
          <w:fldChar w:fldCharType="begin"/>
        </w:r>
        <w:r w:rsidR="00AB2156">
          <w:rPr>
            <w:noProof/>
            <w:webHidden/>
          </w:rPr>
          <w:instrText xml:space="preserve"> PAGEREF _Toc169640872 \h </w:instrText>
        </w:r>
        <w:r w:rsidR="00AB2156">
          <w:rPr>
            <w:noProof/>
            <w:webHidden/>
          </w:rPr>
        </w:r>
        <w:r w:rsidR="00AB2156">
          <w:rPr>
            <w:noProof/>
            <w:webHidden/>
          </w:rPr>
          <w:fldChar w:fldCharType="separate"/>
        </w:r>
        <w:r w:rsidR="00AB2156">
          <w:rPr>
            <w:noProof/>
            <w:webHidden/>
          </w:rPr>
          <w:t>39</w:t>
        </w:r>
        <w:r w:rsidR="00AB2156">
          <w:rPr>
            <w:noProof/>
            <w:webHidden/>
          </w:rPr>
          <w:fldChar w:fldCharType="end"/>
        </w:r>
      </w:hyperlink>
    </w:p>
    <w:p w14:paraId="750C74E1" w14:textId="21CE6446"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3" w:history="1">
        <w:r w:rsidR="00AB2156" w:rsidRPr="000A6E64">
          <w:rPr>
            <w:rStyle w:val="Hyperlink"/>
            <w:noProof/>
          </w:rPr>
          <w:t>Table 5</w:t>
        </w:r>
        <w:r w:rsidR="00AB2156" w:rsidRPr="000A6E64">
          <w:rPr>
            <w:rStyle w:val="Hyperlink"/>
            <w:noProof/>
          </w:rPr>
          <w:noBreakHyphen/>
          <w:t>2 – Summarization time (in second) of each combination</w:t>
        </w:r>
        <w:r w:rsidR="00AB2156">
          <w:rPr>
            <w:noProof/>
            <w:webHidden/>
          </w:rPr>
          <w:tab/>
        </w:r>
        <w:r w:rsidR="00AB2156">
          <w:rPr>
            <w:noProof/>
            <w:webHidden/>
          </w:rPr>
          <w:fldChar w:fldCharType="begin"/>
        </w:r>
        <w:r w:rsidR="00AB2156">
          <w:rPr>
            <w:noProof/>
            <w:webHidden/>
          </w:rPr>
          <w:instrText xml:space="preserve"> PAGEREF _Toc169640873 \h </w:instrText>
        </w:r>
        <w:r w:rsidR="00AB2156">
          <w:rPr>
            <w:noProof/>
            <w:webHidden/>
          </w:rPr>
        </w:r>
        <w:r w:rsidR="00AB2156">
          <w:rPr>
            <w:noProof/>
            <w:webHidden/>
          </w:rPr>
          <w:fldChar w:fldCharType="separate"/>
        </w:r>
        <w:r w:rsidR="00AB2156">
          <w:rPr>
            <w:noProof/>
            <w:webHidden/>
          </w:rPr>
          <w:t>39</w:t>
        </w:r>
        <w:r w:rsidR="00AB2156">
          <w:rPr>
            <w:noProof/>
            <w:webHidden/>
          </w:rPr>
          <w:fldChar w:fldCharType="end"/>
        </w:r>
      </w:hyperlink>
    </w:p>
    <w:p w14:paraId="0A159CAB" w14:textId="79ECC981" w:rsidR="007564D1" w:rsidRDefault="00B87494" w:rsidP="004A6F59">
      <w:pPr>
        <w:spacing w:line="360" w:lineRule="auto"/>
      </w:pPr>
      <w:r>
        <w:fldChar w:fldCharType="end"/>
      </w:r>
    </w:p>
    <w:p w14:paraId="3E781EFB" w14:textId="0958B7D6" w:rsidR="00864D76" w:rsidRDefault="007564D1" w:rsidP="00864D76">
      <w:pPr>
        <w:pStyle w:val="Heading1"/>
        <w:numPr>
          <w:ilvl w:val="0"/>
          <w:numId w:val="0"/>
        </w:numPr>
      </w:pPr>
      <w:r>
        <w:br w:type="page"/>
      </w:r>
      <w:bookmarkStart w:id="10" w:name="_Toc169640902"/>
      <w:r w:rsidR="00864D76">
        <w:lastRenderedPageBreak/>
        <w:t>LIST OF EQUATIONS</w:t>
      </w:r>
      <w:bookmarkEnd w:id="10"/>
    </w:p>
    <w:p w14:paraId="50757CDC" w14:textId="77777777" w:rsidR="00BA7590" w:rsidRPr="00BA7590" w:rsidRDefault="00BA7590" w:rsidP="00BA7590"/>
    <w:p w14:paraId="32D60F87" w14:textId="2B448000"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Equation" </w:instrText>
      </w:r>
      <w:r>
        <w:fldChar w:fldCharType="separate"/>
      </w:r>
      <w:hyperlink w:anchor="_Toc169640868" w:history="1">
        <w:r w:rsidR="00AB2156" w:rsidRPr="00056B33">
          <w:rPr>
            <w:rStyle w:val="Hyperlink"/>
            <w:noProof/>
          </w:rPr>
          <w:t>Equation 5</w:t>
        </w:r>
        <w:r w:rsidR="00AB2156" w:rsidRPr="00056B33">
          <w:rPr>
            <w:rStyle w:val="Hyperlink"/>
            <w:noProof/>
          </w:rPr>
          <w:noBreakHyphen/>
          <w:t>1 – Precision equation</w:t>
        </w:r>
        <w:r w:rsidR="00AB2156">
          <w:rPr>
            <w:noProof/>
            <w:webHidden/>
          </w:rPr>
          <w:tab/>
        </w:r>
        <w:r w:rsidR="00AB2156">
          <w:rPr>
            <w:noProof/>
            <w:webHidden/>
          </w:rPr>
          <w:fldChar w:fldCharType="begin"/>
        </w:r>
        <w:r w:rsidR="00AB2156">
          <w:rPr>
            <w:noProof/>
            <w:webHidden/>
          </w:rPr>
          <w:instrText xml:space="preserve"> PAGEREF _Toc169640868 \h </w:instrText>
        </w:r>
        <w:r w:rsidR="00AB2156">
          <w:rPr>
            <w:noProof/>
            <w:webHidden/>
          </w:rPr>
        </w:r>
        <w:r w:rsidR="00AB2156">
          <w:rPr>
            <w:noProof/>
            <w:webHidden/>
          </w:rPr>
          <w:fldChar w:fldCharType="separate"/>
        </w:r>
        <w:r w:rsidR="00AB2156">
          <w:rPr>
            <w:noProof/>
            <w:webHidden/>
          </w:rPr>
          <w:t>37</w:t>
        </w:r>
        <w:r w:rsidR="00AB2156">
          <w:rPr>
            <w:noProof/>
            <w:webHidden/>
          </w:rPr>
          <w:fldChar w:fldCharType="end"/>
        </w:r>
      </w:hyperlink>
    </w:p>
    <w:p w14:paraId="591E89C1" w14:textId="63855E8E"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69" w:history="1">
        <w:r w:rsidR="00AB2156" w:rsidRPr="00056B33">
          <w:rPr>
            <w:rStyle w:val="Hyperlink"/>
            <w:noProof/>
          </w:rPr>
          <w:t>Equation 5</w:t>
        </w:r>
        <w:r w:rsidR="00AB2156" w:rsidRPr="00056B33">
          <w:rPr>
            <w:rStyle w:val="Hyperlink"/>
            <w:noProof/>
          </w:rPr>
          <w:noBreakHyphen/>
          <w:t>2 – Recall equation</w:t>
        </w:r>
        <w:r w:rsidR="00AB2156">
          <w:rPr>
            <w:noProof/>
            <w:webHidden/>
          </w:rPr>
          <w:tab/>
        </w:r>
        <w:r w:rsidR="00AB2156">
          <w:rPr>
            <w:noProof/>
            <w:webHidden/>
          </w:rPr>
          <w:fldChar w:fldCharType="begin"/>
        </w:r>
        <w:r w:rsidR="00AB2156">
          <w:rPr>
            <w:noProof/>
            <w:webHidden/>
          </w:rPr>
          <w:instrText xml:space="preserve"> PAGEREF _Toc169640869 \h </w:instrText>
        </w:r>
        <w:r w:rsidR="00AB2156">
          <w:rPr>
            <w:noProof/>
            <w:webHidden/>
          </w:rPr>
        </w:r>
        <w:r w:rsidR="00AB2156">
          <w:rPr>
            <w:noProof/>
            <w:webHidden/>
          </w:rPr>
          <w:fldChar w:fldCharType="separate"/>
        </w:r>
        <w:r w:rsidR="00AB2156">
          <w:rPr>
            <w:noProof/>
            <w:webHidden/>
          </w:rPr>
          <w:t>37</w:t>
        </w:r>
        <w:r w:rsidR="00AB2156">
          <w:rPr>
            <w:noProof/>
            <w:webHidden/>
          </w:rPr>
          <w:fldChar w:fldCharType="end"/>
        </w:r>
      </w:hyperlink>
    </w:p>
    <w:p w14:paraId="0397978B" w14:textId="00BF353A"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0" w:history="1">
        <w:r w:rsidR="00AB2156" w:rsidRPr="00056B33">
          <w:rPr>
            <w:rStyle w:val="Hyperlink"/>
            <w:noProof/>
          </w:rPr>
          <w:t>Equation 5</w:t>
        </w:r>
        <w:r w:rsidR="00AB2156" w:rsidRPr="00056B33">
          <w:rPr>
            <w:rStyle w:val="Hyperlink"/>
            <w:noProof/>
          </w:rPr>
          <w:noBreakHyphen/>
          <w:t>3 – F-Measure equation</w:t>
        </w:r>
        <w:r w:rsidR="00AB2156">
          <w:rPr>
            <w:noProof/>
            <w:webHidden/>
          </w:rPr>
          <w:tab/>
        </w:r>
        <w:r w:rsidR="00AB2156">
          <w:rPr>
            <w:noProof/>
            <w:webHidden/>
          </w:rPr>
          <w:fldChar w:fldCharType="begin"/>
        </w:r>
        <w:r w:rsidR="00AB2156">
          <w:rPr>
            <w:noProof/>
            <w:webHidden/>
          </w:rPr>
          <w:instrText xml:space="preserve"> PAGEREF _Toc169640870 \h </w:instrText>
        </w:r>
        <w:r w:rsidR="00AB2156">
          <w:rPr>
            <w:noProof/>
            <w:webHidden/>
          </w:rPr>
        </w:r>
        <w:r w:rsidR="00AB2156">
          <w:rPr>
            <w:noProof/>
            <w:webHidden/>
          </w:rPr>
          <w:fldChar w:fldCharType="separate"/>
        </w:r>
        <w:r w:rsidR="00AB2156">
          <w:rPr>
            <w:noProof/>
            <w:webHidden/>
          </w:rPr>
          <w:t>37</w:t>
        </w:r>
        <w:r w:rsidR="00AB2156">
          <w:rPr>
            <w:noProof/>
            <w:webHidden/>
          </w:rPr>
          <w:fldChar w:fldCharType="end"/>
        </w:r>
      </w:hyperlink>
    </w:p>
    <w:p w14:paraId="7C654C84" w14:textId="699D6E95" w:rsidR="00864D76" w:rsidRPr="00864D76" w:rsidRDefault="00B87494" w:rsidP="00864D76">
      <w:r>
        <w:fldChar w:fldCharType="end"/>
      </w:r>
    </w:p>
    <w:p w14:paraId="10A0F8BE" w14:textId="51F68265" w:rsidR="007564D1" w:rsidRDefault="00864D76">
      <w:pPr>
        <w:jc w:val="left"/>
      </w:pPr>
      <w:r>
        <w:br w:type="page"/>
      </w:r>
    </w:p>
    <w:p w14:paraId="12453D2D" w14:textId="42A5CB0A" w:rsidR="00D17D20" w:rsidRDefault="786039B9" w:rsidP="007C575A">
      <w:pPr>
        <w:pStyle w:val="Heading1"/>
        <w:numPr>
          <w:ilvl w:val="0"/>
          <w:numId w:val="0"/>
        </w:numPr>
        <w:jc w:val="center"/>
      </w:pPr>
      <w:bookmarkStart w:id="11" w:name="_Toc514144960"/>
      <w:bookmarkStart w:id="12" w:name="_Toc169640903"/>
      <w:r>
        <w:lastRenderedPageBreak/>
        <w:t>ABSTRACT</w:t>
      </w:r>
      <w:bookmarkEnd w:id="11"/>
      <w:bookmarkEnd w:id="12"/>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33F5B50F" w:rsidR="05832745" w:rsidRDefault="05832745" w:rsidP="00750EA6">
      <w:pPr>
        <w:spacing w:line="360" w:lineRule="auto"/>
      </w:pPr>
      <w:r>
        <w:t xml:space="preserve">This thesis’s aim is to </w:t>
      </w:r>
      <w:r w:rsidR="1D13E8AB">
        <w:t xml:space="preserve">test </w:t>
      </w:r>
      <w:r>
        <w:t>multiple different approaches to text summary</w:t>
      </w:r>
      <w:r w:rsidR="00C70461">
        <w:t>, attempt to improve said methods</w:t>
      </w:r>
      <w:r>
        <w:t xml:space="preserve">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3" w:name="_Toc514144962"/>
    </w:p>
    <w:p w14:paraId="08BA7D40" w14:textId="0A71ED1C" w:rsidR="00B870F0" w:rsidRPr="00B870F0" w:rsidRDefault="6CD8D7D7" w:rsidP="009E353D">
      <w:pPr>
        <w:pStyle w:val="Heading1"/>
        <w:jc w:val="center"/>
      </w:pPr>
      <w:bookmarkStart w:id="14" w:name="_Toc169640904"/>
      <w:r>
        <w:lastRenderedPageBreak/>
        <w:t>INTRODUCTION</w:t>
      </w:r>
      <w:bookmarkEnd w:id="13"/>
      <w:bookmarkEnd w:id="14"/>
    </w:p>
    <w:p w14:paraId="7563B0F3" w14:textId="77777777" w:rsidR="00B870F0" w:rsidRPr="00B870F0" w:rsidRDefault="00B870F0" w:rsidP="00B870F0"/>
    <w:p w14:paraId="0C885D08" w14:textId="77777777" w:rsidR="00B870F0" w:rsidRDefault="6CD8D7D7" w:rsidP="00AA5BE9">
      <w:pPr>
        <w:pStyle w:val="Heading2"/>
      </w:pPr>
      <w:bookmarkStart w:id="15" w:name="_Toc514144963"/>
      <w:bookmarkStart w:id="16" w:name="_Toc169640905"/>
      <w:r>
        <w:t>Background</w:t>
      </w:r>
      <w:bookmarkEnd w:id="15"/>
      <w:bookmarkEnd w:id="16"/>
    </w:p>
    <w:p w14:paraId="36A89876" w14:textId="77777777" w:rsidR="00516A96" w:rsidRPr="00516A96" w:rsidRDefault="00516A96" w:rsidP="00516A96"/>
    <w:p w14:paraId="6665AE08" w14:textId="56D3BD0B"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 xml:space="preserve">the development of </w:t>
      </w:r>
      <w:r w:rsidR="00F25C75">
        <w:t>a</w:t>
      </w:r>
      <w:r w:rsidR="00F25C75">
        <w:rPr>
          <w:lang w:val="vi-VN"/>
        </w:rPr>
        <w:t xml:space="preserve"> </w:t>
      </w:r>
      <w:r w:rsidR="00F25C75">
        <w:t xml:space="preserve">tool that can help with that issue </w:t>
      </w:r>
      <w:r w:rsidR="796547FF">
        <w:t>is the focus of the thesis.</w:t>
      </w:r>
    </w:p>
    <w:p w14:paraId="319694DE" w14:textId="163C9587" w:rsidR="00486B00" w:rsidRDefault="65F2A09D" w:rsidP="00AA5BE9">
      <w:pPr>
        <w:pStyle w:val="Heading2"/>
      </w:pPr>
      <w:bookmarkStart w:id="17" w:name="_Toc514144964"/>
      <w:bookmarkStart w:id="18" w:name="_Toc169640906"/>
      <w:r>
        <w:t>Problem Statemen</w:t>
      </w:r>
      <w:bookmarkEnd w:id="17"/>
      <w:r w:rsidR="00516A96">
        <w:t>t</w:t>
      </w:r>
      <w:bookmarkEnd w:id="18"/>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9" w:name="_Toc514144965"/>
      <w:bookmarkStart w:id="20" w:name="_Toc169640907"/>
      <w:r>
        <w:t>Scope and Objectives</w:t>
      </w:r>
      <w:bookmarkEnd w:id="19"/>
      <w:bookmarkEnd w:id="20"/>
    </w:p>
    <w:p w14:paraId="0DF58DC0" w14:textId="77777777" w:rsidR="00DC31A7" w:rsidRPr="00DC31A7" w:rsidRDefault="00DC31A7" w:rsidP="00DC31A7"/>
    <w:p w14:paraId="2B5FFD83" w14:textId="58E1DAF6" w:rsidR="00DC31A7" w:rsidRPr="00DC31A7" w:rsidRDefault="00DC31A7" w:rsidP="00FF4B99">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Default="65F2A09D" w:rsidP="00AA5BE9">
      <w:pPr>
        <w:pStyle w:val="Heading2"/>
      </w:pPr>
      <w:bookmarkStart w:id="21" w:name="_Toc514144967"/>
      <w:bookmarkStart w:id="22" w:name="_Toc169640908"/>
      <w:r w:rsidRPr="00311994">
        <w:t>Structure</w:t>
      </w:r>
      <w:r>
        <w:t xml:space="preserve"> of thesis</w:t>
      </w:r>
      <w:bookmarkEnd w:id="21"/>
      <w:bookmarkEnd w:id="22"/>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w:t>
      </w:r>
      <w:r w:rsidR="7C86E505" w:rsidRPr="3D355BCA">
        <w:lastRenderedPageBreak/>
        <w:t xml:space="preserve">predefined measurements to determine the effectiveness of the model itself. Lastly, chapter 6 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6F8C3A1D" w:rsidR="00A1389E" w:rsidRDefault="65F2A09D" w:rsidP="009E353D">
      <w:pPr>
        <w:pStyle w:val="Heading1"/>
        <w:jc w:val="center"/>
      </w:pPr>
      <w:bookmarkStart w:id="23" w:name="_Toc514144969"/>
      <w:bookmarkStart w:id="24" w:name="_Toc169640909"/>
      <w:r w:rsidRPr="00625A60">
        <w:lastRenderedPageBreak/>
        <w:t>LIT</w:t>
      </w:r>
      <w:r w:rsidR="005C69F7">
        <w:t>E</w:t>
      </w:r>
      <w:r w:rsidRPr="00625A60">
        <w:t>RATURE</w:t>
      </w:r>
      <w:r>
        <w:t xml:space="preserve"> REVIEW</w:t>
      </w:r>
      <w:bookmarkEnd w:id="23"/>
      <w:bookmarkEnd w:id="24"/>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End w:id="25"/>
      <w:bookmarkEnd w:id="26"/>
      <w:bookmarkEnd w:id="27"/>
      <w:bookmarkEnd w:id="28"/>
      <w:bookmarkEnd w:id="29"/>
      <w:bookmarkEnd w:id="30"/>
      <w:bookmarkEnd w:id="31"/>
      <w:bookmarkEnd w:id="32"/>
      <w:bookmarkEnd w:id="33"/>
      <w:bookmarkEnd w:id="34"/>
      <w:bookmarkEnd w:id="35"/>
      <w:bookmarkEnd w:id="36"/>
      <w:bookmarkEnd w:id="37"/>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8" w:name="_Toc156130769"/>
      <w:bookmarkStart w:id="39" w:name="_Toc156130829"/>
      <w:bookmarkStart w:id="40" w:name="_Toc156283015"/>
      <w:bookmarkStart w:id="41" w:name="_Toc156378576"/>
      <w:bookmarkStart w:id="42" w:name="_Toc156378617"/>
      <w:bookmarkStart w:id="43" w:name="_Toc156380794"/>
      <w:bookmarkStart w:id="44" w:name="_Toc168733873"/>
      <w:bookmarkStart w:id="45" w:name="_Toc168735966"/>
      <w:bookmarkStart w:id="46" w:name="_Toc169380929"/>
      <w:bookmarkStart w:id="47" w:name="_Toc169626405"/>
      <w:bookmarkStart w:id="48" w:name="_Toc169634925"/>
      <w:bookmarkStart w:id="49" w:name="_Toc169639577"/>
      <w:bookmarkStart w:id="50" w:name="_Toc169640911"/>
      <w:bookmarkEnd w:id="38"/>
      <w:bookmarkEnd w:id="39"/>
      <w:bookmarkEnd w:id="40"/>
      <w:bookmarkEnd w:id="41"/>
      <w:bookmarkEnd w:id="42"/>
      <w:bookmarkEnd w:id="43"/>
      <w:bookmarkEnd w:id="44"/>
      <w:bookmarkEnd w:id="45"/>
      <w:bookmarkEnd w:id="46"/>
      <w:bookmarkEnd w:id="47"/>
      <w:bookmarkEnd w:id="48"/>
      <w:bookmarkEnd w:id="49"/>
      <w:bookmarkEnd w:id="50"/>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1" w:name="_Toc156130770"/>
      <w:bookmarkStart w:id="52" w:name="_Toc156130830"/>
      <w:bookmarkStart w:id="53" w:name="_Toc156283016"/>
      <w:bookmarkStart w:id="54" w:name="_Toc156378577"/>
      <w:bookmarkStart w:id="55" w:name="_Toc156378618"/>
      <w:bookmarkStart w:id="56" w:name="_Toc156380795"/>
      <w:bookmarkStart w:id="57" w:name="_Toc168733874"/>
      <w:bookmarkStart w:id="58" w:name="_Toc168735967"/>
      <w:bookmarkStart w:id="59" w:name="_Toc169380930"/>
      <w:bookmarkStart w:id="60" w:name="_Toc169626406"/>
      <w:bookmarkStart w:id="61" w:name="_Toc169634926"/>
      <w:bookmarkStart w:id="62" w:name="_Toc169639578"/>
      <w:bookmarkStart w:id="63" w:name="_Toc169640912"/>
      <w:bookmarkEnd w:id="51"/>
      <w:bookmarkEnd w:id="52"/>
      <w:bookmarkEnd w:id="53"/>
      <w:bookmarkEnd w:id="54"/>
      <w:bookmarkEnd w:id="55"/>
      <w:bookmarkEnd w:id="56"/>
      <w:bookmarkEnd w:id="57"/>
      <w:bookmarkEnd w:id="58"/>
      <w:bookmarkEnd w:id="59"/>
      <w:bookmarkEnd w:id="60"/>
      <w:bookmarkEnd w:id="61"/>
      <w:bookmarkEnd w:id="62"/>
      <w:bookmarkEnd w:id="63"/>
    </w:p>
    <w:p w14:paraId="47941F6B" w14:textId="53D2FBA9" w:rsidR="00D439C9" w:rsidRDefault="39691AC5" w:rsidP="00AA5BE9">
      <w:pPr>
        <w:pStyle w:val="Heading2"/>
      </w:pPr>
      <w:bookmarkStart w:id="64" w:name="_Toc169640913"/>
      <w:r>
        <w:t xml:space="preserve">Overview of </w:t>
      </w:r>
      <w:r w:rsidR="0C4A32E6">
        <w:t>Automatic Document Segmentation</w:t>
      </w:r>
      <w:bookmarkEnd w:id="64"/>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134B1A81"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A75ED5">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r w:rsidR="00277377">
        <w:rPr>
          <w:b/>
          <w:bCs/>
        </w:rPr>
        <w:t>G</w:t>
      </w:r>
      <w:r w:rsidR="00277377">
        <w:t>ene</w:t>
      </w:r>
      <w:r w:rsidR="00277377" w:rsidRPr="00277377">
        <w:rPr>
          <w:b/>
          <w:bCs/>
        </w:rPr>
        <w:t>R</w:t>
      </w:r>
      <w:r w:rsidR="00277377">
        <w:t xml:space="preserve">ation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r w:rsidR="00F80948" w:rsidRPr="0090790E">
        <w:rPr>
          <w:b/>
          <w:bCs/>
        </w:rPr>
        <w:t>pdftoxml</w:t>
      </w:r>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65" w:name="_Toc169640914"/>
      <w:r w:rsidRPr="00495A5F">
        <w:t>GROBID</w:t>
      </w:r>
      <w:bookmarkEnd w:id="65"/>
    </w:p>
    <w:p w14:paraId="0F5A0345" w14:textId="0ADDC08F" w:rsidR="0084314C" w:rsidRPr="0084314C" w:rsidRDefault="0084314C" w:rsidP="3D355BCA"/>
    <w:p w14:paraId="7B9F1181" w14:textId="30AC956C" w:rsidR="00BA27E2" w:rsidRDefault="009725CF" w:rsidP="0057722C">
      <w:pPr>
        <w:spacing w:line="360" w:lineRule="auto"/>
      </w:pPr>
      <w:r>
        <w:t>GROBID</w:t>
      </w:r>
      <w:r w:rsidR="00F25C75">
        <w:t xml:space="preserve"> </w:t>
      </w:r>
      <w:r w:rsidR="00F25C75">
        <w:fldChar w:fldCharType="begin"/>
      </w:r>
      <w:r w:rsidR="00F25C75">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fldChar w:fldCharType="separate"/>
      </w:r>
      <w:r w:rsidR="00F25C75" w:rsidRPr="00F25C75">
        <w:t>[2]</w:t>
      </w:r>
      <w:r w:rsidR="00F25C75">
        <w:fldChar w:fldCharType="end"/>
      </w:r>
      <w:r>
        <w:t xml:space="preserve">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w:t>
      </w:r>
      <w:r w:rsidR="00495324" w:rsidRPr="00821404">
        <w:rPr>
          <w:i/>
          <w:iCs/>
        </w:rPr>
        <w:t>Figure 2</w:t>
      </w:r>
      <w:r w:rsidR="00821404" w:rsidRPr="00821404">
        <w:rPr>
          <w:i/>
          <w:iCs/>
        </w:rPr>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578953AB" w:rsidR="009B2564" w:rsidRDefault="00E043AA" w:rsidP="00E043AA">
      <w:pPr>
        <w:pStyle w:val="Caption"/>
        <w:ind w:left="0"/>
      </w:pPr>
      <w:bookmarkStart w:id="66" w:name="_Toc169634965"/>
      <w:bookmarkStart w:id="67" w:name="_Toc169640877"/>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 GROBID cascade of sequencing model </w:t>
      </w:r>
      <w:r w:rsidRPr="00F85ACF">
        <w:fldChar w:fldCharType="begin"/>
      </w:r>
      <w:r w:rsidR="00F25C75">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F85ACF">
        <w:fldChar w:fldCharType="separate"/>
      </w:r>
      <w:r w:rsidR="00F25C75" w:rsidRPr="00F25C75">
        <w:t>[3]</w:t>
      </w:r>
      <w:bookmarkEnd w:id="66"/>
      <w:bookmarkEnd w:id="67"/>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68" w:name="_Toc156130773"/>
      <w:bookmarkStart w:id="69" w:name="_Toc156130833"/>
      <w:bookmarkStart w:id="70" w:name="_Toc156283019"/>
      <w:bookmarkStart w:id="71" w:name="_Toc156378580"/>
      <w:bookmarkStart w:id="72" w:name="_Toc156378621"/>
      <w:bookmarkStart w:id="73" w:name="_Toc156380798"/>
      <w:bookmarkStart w:id="74" w:name="_Toc168733877"/>
      <w:bookmarkStart w:id="75" w:name="_Toc168735970"/>
      <w:bookmarkStart w:id="76" w:name="_Toc169380933"/>
      <w:bookmarkStart w:id="77" w:name="_Toc169626409"/>
      <w:bookmarkStart w:id="78" w:name="_Toc169634929"/>
      <w:bookmarkStart w:id="79" w:name="_Toc169639581"/>
      <w:bookmarkStart w:id="80" w:name="_Toc169640915"/>
      <w:bookmarkEnd w:id="68"/>
      <w:bookmarkEnd w:id="69"/>
      <w:bookmarkEnd w:id="70"/>
      <w:bookmarkEnd w:id="71"/>
      <w:bookmarkEnd w:id="72"/>
      <w:bookmarkEnd w:id="73"/>
      <w:bookmarkEnd w:id="74"/>
      <w:bookmarkEnd w:id="75"/>
      <w:bookmarkEnd w:id="76"/>
      <w:bookmarkEnd w:id="77"/>
      <w:bookmarkEnd w:id="78"/>
      <w:bookmarkEnd w:id="79"/>
      <w:bookmarkEnd w:id="80"/>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81" w:name="_Toc156130774"/>
      <w:bookmarkStart w:id="82" w:name="_Toc156130834"/>
      <w:bookmarkStart w:id="83" w:name="_Toc156283020"/>
      <w:bookmarkStart w:id="84" w:name="_Toc156378581"/>
      <w:bookmarkStart w:id="85" w:name="_Toc156378622"/>
      <w:bookmarkStart w:id="86" w:name="_Toc156380799"/>
      <w:bookmarkStart w:id="87" w:name="_Toc168733878"/>
      <w:bookmarkStart w:id="88" w:name="_Toc168735971"/>
      <w:bookmarkStart w:id="89" w:name="_Toc169380934"/>
      <w:bookmarkStart w:id="90" w:name="_Toc169626410"/>
      <w:bookmarkStart w:id="91" w:name="_Toc169634930"/>
      <w:bookmarkStart w:id="92" w:name="_Toc169639582"/>
      <w:bookmarkStart w:id="93" w:name="_Toc169640916"/>
      <w:bookmarkEnd w:id="81"/>
      <w:bookmarkEnd w:id="82"/>
      <w:bookmarkEnd w:id="83"/>
      <w:bookmarkEnd w:id="84"/>
      <w:bookmarkEnd w:id="85"/>
      <w:bookmarkEnd w:id="86"/>
      <w:bookmarkEnd w:id="87"/>
      <w:bookmarkEnd w:id="88"/>
      <w:bookmarkEnd w:id="89"/>
      <w:bookmarkEnd w:id="90"/>
      <w:bookmarkEnd w:id="91"/>
      <w:bookmarkEnd w:id="92"/>
      <w:bookmarkEnd w:id="93"/>
    </w:p>
    <w:p w14:paraId="6A10C30D" w14:textId="16CB6749" w:rsidR="0084314C" w:rsidRDefault="30650491" w:rsidP="00AA5BE9">
      <w:pPr>
        <w:pStyle w:val="Heading2"/>
      </w:pPr>
      <w:bookmarkStart w:id="94" w:name="_Toc169640917"/>
      <w:r>
        <w:t xml:space="preserve">Overview of </w:t>
      </w:r>
      <w:r w:rsidR="3FEF1DC8">
        <w:t>Natural Language Processing</w:t>
      </w:r>
      <w:bookmarkEnd w:id="94"/>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67ED0FB2"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F25C75">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fldChar w:fldCharType="separate"/>
      </w:r>
      <w:r w:rsidR="00F25C75" w:rsidRPr="00F25C75">
        <w:t>[4]</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 xml:space="preserve">The result from both dependency parsing and part-of-speech tagging can be seen from the </w:t>
      </w:r>
      <w:r w:rsidR="004D0494" w:rsidRPr="00821404">
        <w:rPr>
          <w:i/>
          <w:iCs/>
        </w:rPr>
        <w:t>Figure 2.2</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3A4A0C34" w:rsidR="0071036A" w:rsidRDefault="0011485F" w:rsidP="0011485F">
      <w:pPr>
        <w:pStyle w:val="Caption"/>
      </w:pPr>
      <w:bookmarkStart w:id="95" w:name="_Toc169634966"/>
      <w:bookmarkStart w:id="96" w:name="_Toc169640878"/>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2</w:t>
      </w:r>
      <w:r w:rsidR="00F70DE3">
        <w:fldChar w:fldCharType="end"/>
      </w:r>
      <w:r>
        <w:t xml:space="preserve"> - Dependency style parse tree </w:t>
      </w:r>
      <w:r>
        <w:fldChar w:fldCharType="begin"/>
      </w:r>
      <w:r w:rsidR="00F25C75">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fldChar w:fldCharType="separate"/>
      </w:r>
      <w:r w:rsidR="00F25C75" w:rsidRPr="00F25C75">
        <w:t>[4]</w:t>
      </w:r>
      <w:bookmarkEnd w:id="95"/>
      <w:bookmarkEnd w:id="96"/>
      <w:r>
        <w:fldChar w:fldCharType="end"/>
      </w:r>
    </w:p>
    <w:p w14:paraId="5A1083F4" w14:textId="4A0D2B12" w:rsidR="00311994" w:rsidRPr="00311994" w:rsidRDefault="572F6B5D" w:rsidP="00AA5BE9">
      <w:pPr>
        <w:pStyle w:val="Heading2"/>
      </w:pPr>
      <w:bookmarkStart w:id="97" w:name="_Toc169640918"/>
      <w:r>
        <w:t>Overview of Text Summarization</w:t>
      </w:r>
      <w:bookmarkEnd w:id="97"/>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12CBA54E"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F25C75">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fldChar w:fldCharType="separate"/>
      </w:r>
      <w:r w:rsidR="00F25C75" w:rsidRPr="00F25C75">
        <w:t>[5]</w:t>
      </w:r>
      <w:r w:rsidR="00EE49C0">
        <w:fldChar w:fldCharType="end"/>
      </w:r>
      <w:r w:rsidR="00F52533">
        <w:t>.</w:t>
      </w:r>
      <w:r w:rsidR="00916B3C">
        <w:t xml:space="preserve"> The </w:t>
      </w:r>
      <w:r w:rsidR="00B15A55">
        <w:t xml:space="preserve">framework’s visualization can be seen in </w:t>
      </w:r>
      <w:r w:rsidR="00B15A55" w:rsidRPr="00821404">
        <w:rPr>
          <w:i/>
          <w:iCs/>
        </w:rPr>
        <w:t>Figure 2.3</w:t>
      </w:r>
      <w:r w:rsidR="00821404">
        <w:rPr>
          <w:i/>
          <w:iCs/>
        </w:rPr>
        <w:t>.</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58259564" w:rsidR="00821404" w:rsidRDefault="00821404" w:rsidP="00821404">
      <w:pPr>
        <w:pStyle w:val="Caption"/>
      </w:pPr>
      <w:bookmarkStart w:id="98" w:name="_Toc169640879"/>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3</w:t>
      </w:r>
      <w:r w:rsidR="00F70DE3">
        <w:fldChar w:fldCharType="end"/>
      </w:r>
      <w:r>
        <w:t xml:space="preserve"> - Text summarization general framework </w:t>
      </w:r>
      <w:r>
        <w:fldChar w:fldCharType="begin"/>
      </w:r>
      <w:r>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Pr="00F25C75">
        <w:t>[5]</w:t>
      </w:r>
      <w:bookmarkEnd w:id="98"/>
      <w:r>
        <w:fldChar w:fldCharType="end"/>
      </w:r>
    </w:p>
    <w:p w14:paraId="1D4B39E2" w14:textId="54353BCC" w:rsidR="00625A60" w:rsidRDefault="009E353D" w:rsidP="00625A60">
      <w:pPr>
        <w:pStyle w:val="Heading3"/>
      </w:pPr>
      <w:bookmarkStart w:id="99" w:name="_Toc169640919"/>
      <w:r>
        <w:t>Extractive text summarization</w:t>
      </w:r>
      <w:bookmarkEnd w:id="99"/>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354C7309"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F25C75">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fldChar w:fldCharType="separate"/>
      </w:r>
      <w:r w:rsidR="00F25C75" w:rsidRPr="00F25C75">
        <w:t>[6]</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F25C75">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fldChar w:fldCharType="separate"/>
      </w:r>
      <w:r w:rsidR="00F25C75" w:rsidRPr="00F25C75">
        <w:t>[7]</w:t>
      </w:r>
      <w:r w:rsidR="002A40A0">
        <w:fldChar w:fldCharType="end"/>
      </w:r>
    </w:p>
    <w:p w14:paraId="6CEAC109" w14:textId="77777777" w:rsidR="00897E92" w:rsidRDefault="00897E92" w:rsidP="00D14622">
      <w:pPr>
        <w:spacing w:line="360" w:lineRule="auto"/>
      </w:pPr>
    </w:p>
    <w:p w14:paraId="60B67B9B" w14:textId="530F94C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 xml:space="preserve">n extractive system. These changes can be seen in </w:t>
      </w:r>
      <w:r w:rsidR="003C3632" w:rsidRPr="00821404">
        <w:rPr>
          <w:i/>
          <w:iCs/>
        </w:rPr>
        <w:t>Figure 2.</w:t>
      </w:r>
      <w:r w:rsidR="00821404">
        <w:rPr>
          <w:i/>
          <w:iCs/>
        </w:rPr>
        <w:t>4.</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B27D2E6" w:rsidR="00460E52" w:rsidRPr="00460E52" w:rsidRDefault="00FC2AF6" w:rsidP="00460E52">
      <w:pPr>
        <w:pStyle w:val="Caption"/>
      </w:pPr>
      <w:bookmarkStart w:id="100" w:name="_Toc169634967"/>
      <w:bookmarkStart w:id="101" w:name="_Toc169640880"/>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4</w:t>
      </w:r>
      <w:r w:rsidR="00F70DE3">
        <w:fldChar w:fldCharType="end"/>
      </w:r>
      <w:r w:rsidRPr="00FC2AF6">
        <w:t xml:space="preserve"> </w:t>
      </w:r>
      <w:r>
        <w:t xml:space="preserve">- Extractive text summarization general framework </w:t>
      </w:r>
      <w:r>
        <w:fldChar w:fldCharType="begin"/>
      </w:r>
      <w:r w:rsidR="00F25C75">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100"/>
      <w:bookmarkEnd w:id="101"/>
      <w:r>
        <w:fldChar w:fldCharType="end"/>
      </w:r>
    </w:p>
    <w:p w14:paraId="7A6D9574" w14:textId="5E513898" w:rsidR="00491E9A" w:rsidRPr="00491E9A" w:rsidRDefault="009E353D" w:rsidP="00491E9A">
      <w:pPr>
        <w:pStyle w:val="Heading3"/>
      </w:pPr>
      <w:bookmarkStart w:id="102" w:name="_Toc169640920"/>
      <w:r>
        <w:t>Abstractive text summarization</w:t>
      </w:r>
      <w:bookmarkEnd w:id="102"/>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19D0DFA5" w:rsidR="00247A22" w:rsidRDefault="00994439" w:rsidP="00AC508E">
      <w:pPr>
        <w:spacing w:line="360" w:lineRule="auto"/>
      </w:pPr>
      <w:r>
        <w:t>A new version of the general framework containing the architecture of a</w:t>
      </w:r>
      <w:r w:rsidR="00671FF6">
        <w:t xml:space="preserve">n abstractive text summarization can then be visualized, resulting in </w:t>
      </w:r>
      <w:r w:rsidR="00671FF6" w:rsidRPr="00821404">
        <w:rPr>
          <w:i/>
          <w:iCs/>
        </w:rPr>
        <w:t>Figure 2.</w:t>
      </w:r>
      <w:r w:rsidR="00821404" w:rsidRPr="00821404">
        <w:rPr>
          <w:i/>
          <w:iCs/>
        </w:rPr>
        <w:t>5</w:t>
      </w:r>
      <w:r w:rsidR="00821404">
        <w:t>.</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D08BB0A" w:rsidR="00491E9A" w:rsidRDefault="004D3A28" w:rsidP="00491E9A">
      <w:pPr>
        <w:pStyle w:val="Caption"/>
      </w:pPr>
      <w:bookmarkStart w:id="103" w:name="_Toc169634968"/>
      <w:bookmarkStart w:id="104" w:name="_Toc169640881"/>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5</w:t>
      </w:r>
      <w:r w:rsidR="00F70DE3">
        <w:fldChar w:fldCharType="end"/>
      </w:r>
      <w:r>
        <w:t xml:space="preserve"> - Abstractive text summarization general framework </w:t>
      </w:r>
      <w:r>
        <w:fldChar w:fldCharType="begin"/>
      </w:r>
      <w:r w:rsidR="00F25C75">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103"/>
      <w:bookmarkEnd w:id="104"/>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105" w:name="_Toc169640921"/>
      <w:r>
        <w:t>Machine-learning-based Summary Generation</w:t>
      </w:r>
      <w:bookmarkEnd w:id="105"/>
    </w:p>
    <w:p w14:paraId="353C8025" w14:textId="77777777" w:rsidR="00491E9A" w:rsidRPr="00491E9A" w:rsidRDefault="00491E9A" w:rsidP="00491E9A"/>
    <w:p w14:paraId="58636879" w14:textId="5C76D470"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F25C75">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fldChar w:fldCharType="separate"/>
      </w:r>
      <w:r w:rsidR="00F25C75" w:rsidRPr="00F25C75">
        <w:t>[8]</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F25C75">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fldChar w:fldCharType="separate"/>
      </w:r>
      <w:r w:rsidR="00F25C75" w:rsidRPr="00F25C75">
        <w:t>[9]</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05032C11"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F25C75">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fldChar w:fldCharType="separate"/>
      </w:r>
      <w:r w:rsidR="00F25C75" w:rsidRPr="00F25C75">
        <w:t>[10]</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F25C75">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fldChar w:fldCharType="separate"/>
      </w:r>
      <w:r w:rsidR="00F25C75" w:rsidRPr="00F25C75">
        <w:t>[11]</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44605B09" w14:textId="08253BB1" w:rsidR="00A035DE" w:rsidRDefault="00C90649" w:rsidP="00255A93">
      <w:pPr>
        <w:spacing w:line="360" w:lineRule="auto"/>
        <w:rPr>
          <w:lang w:val="vi-VN"/>
        </w:rPr>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F25C75">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fldChar w:fldCharType="separate"/>
      </w:r>
      <w:r w:rsidR="00F25C75" w:rsidRPr="00F25C75">
        <w:t>[12]</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417A00">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F25C75" w:rsidRPr="00F25C75">
        <w:t>[13]</w:t>
      </w:r>
      <w:r w:rsidR="00762697">
        <w:fldChar w:fldCharType="end"/>
      </w:r>
      <w:r w:rsidR="00762697">
        <w:t xml:space="preserve"> </w:t>
      </w:r>
      <w:r w:rsidR="005C641A">
        <w:t>(a BART-based model).</w:t>
      </w:r>
      <w:r w:rsidR="001B24A1">
        <w:t xml:space="preserve"> </w:t>
      </w:r>
      <w:r w:rsidR="00776332">
        <w:t xml:space="preserve">Even though another model which is not suitable for this use case, a relatively large </w:t>
      </w:r>
      <w:r w:rsidR="001B24A1">
        <w:t xml:space="preserve">model was chosen </w:t>
      </w:r>
      <w:r w:rsidR="00776332">
        <w:t>to for the benchmark, which was the Stability AI’s stablelm-2-1_6b model</w:t>
      </w:r>
      <w:r w:rsidR="00B60978">
        <w:t xml:space="preserve"> </w:t>
      </w:r>
      <w:r w:rsidR="00B60978">
        <w:fldChar w:fldCharType="begin"/>
      </w:r>
      <w:r w:rsidR="00B60978">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fldChar w:fldCharType="separate"/>
      </w:r>
      <w:r w:rsidR="00B60978" w:rsidRPr="00B60978">
        <w:t>[14]</w:t>
      </w:r>
      <w:r w:rsidR="00B60978">
        <w:fldChar w:fldCharType="end"/>
      </w:r>
      <w:r w:rsidR="00776332">
        <w:t>.</w:t>
      </w:r>
    </w:p>
    <w:p w14:paraId="4F09714F" w14:textId="77777777" w:rsidR="00E95485" w:rsidRDefault="00E95485" w:rsidP="00255A93">
      <w:pPr>
        <w:spacing w:line="360" w:lineRule="auto"/>
        <w:rPr>
          <w:lang w:val="vi-VN"/>
        </w:rPr>
      </w:pPr>
    </w:p>
    <w:p w14:paraId="61EA0254" w14:textId="06DC3C7F" w:rsidR="00913743" w:rsidRDefault="00E95485" w:rsidP="00913743">
      <w:pPr>
        <w:spacing w:line="360" w:lineRule="auto"/>
      </w:pPr>
      <w:r>
        <w:rPr>
          <w:lang w:val="vi-VN"/>
        </w:rPr>
        <w:lastRenderedPageBreak/>
        <w:t>As th</w:t>
      </w:r>
      <w:r>
        <w:t xml:space="preserve">ese models are pretrained, the dataset that was used also differs between each models. While some models were trained mostly on one dataset, others used multiple simultaneously. </w:t>
      </w:r>
      <w:r w:rsidR="00137E55">
        <w:t>For instance, Facebook’s bart-large-cnn model</w:t>
      </w:r>
      <w:r w:rsidR="00913743">
        <w:t>’s base BART model</w:t>
      </w:r>
      <w:r w:rsidR="00137E55">
        <w:t xml:space="preserve"> was </w:t>
      </w:r>
      <w:r w:rsidR="00913743">
        <w:t xml:space="preserve">pretrained on a large corpus using a denoising autoencoder method. BART is then </w:t>
      </w:r>
      <w:r w:rsidR="00B60978">
        <w:t>fine-tuned</w:t>
      </w:r>
      <w:r w:rsidR="00137E55">
        <w:t xml:space="preserve"> </w:t>
      </w:r>
      <w:r w:rsidR="00913743">
        <w:t xml:space="preserve">using the </w:t>
      </w:r>
      <w:r>
        <w:t>CNN Dailymail Dataset</w:t>
      </w:r>
      <w:r w:rsidR="00417A00">
        <w:t xml:space="preserve"> </w:t>
      </w:r>
      <w:r w:rsidR="00F25FC8">
        <w:t>(</w:t>
      </w:r>
      <w:r w:rsidR="00417A00">
        <w:fldChar w:fldCharType="begin"/>
      </w:r>
      <w:r w:rsidR="00B60978">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fldChar w:fldCharType="separate"/>
      </w:r>
      <w:r w:rsidR="00B60978" w:rsidRPr="00B60978">
        <w:t>[15], [16]</w:t>
      </w:r>
      <w:r w:rsidR="00417A00">
        <w:fldChar w:fldCharType="end"/>
      </w:r>
      <w:r w:rsidR="00F25FC8">
        <w:t>)</w:t>
      </w:r>
      <w:r w:rsidR="00B60978">
        <w:t xml:space="preserve">, which is a </w:t>
      </w:r>
      <w:r w:rsidR="00913743">
        <w:t xml:space="preserve">. </w:t>
      </w:r>
      <w:r w:rsidR="006720F7">
        <w:t xml:space="preserve">Falcon AI’s text-summarization model, on the other hand, is finetuned </w:t>
      </w:r>
      <w:r w:rsidR="009A26D1">
        <w:t>using a variety of documents and their generated summaries. Since text-summarization is fine</w:t>
      </w:r>
      <w:r w:rsidR="00B60978">
        <w:t>-</w:t>
      </w:r>
      <w:r w:rsidR="009A26D1">
        <w:t xml:space="preserve">tuned based on Google’s t5-small model </w:t>
      </w:r>
      <w:r w:rsidR="009A26D1">
        <w:fldChar w:fldCharType="begin"/>
      </w:r>
      <w:r w:rsidR="009A26D1">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fldChar w:fldCharType="separate"/>
      </w:r>
      <w:r w:rsidR="009A26D1" w:rsidRPr="009A26D1">
        <w:t>[9]</w:t>
      </w:r>
      <w:r w:rsidR="009A26D1">
        <w:fldChar w:fldCharType="end"/>
      </w:r>
      <w:r w:rsidR="009A26D1">
        <w:t>, the model is pre-trained many datasets,</w:t>
      </w:r>
      <w:r w:rsidR="00B60978">
        <w:t xml:space="preserve"> some important dataset</w:t>
      </w:r>
      <w:r w:rsidR="009A26D1">
        <w:t xml:space="preserve"> includ</w:t>
      </w:r>
      <w:r w:rsidR="00B60978">
        <w:t>es</w:t>
      </w:r>
      <w:r w:rsidR="009A26D1">
        <w:t>:</w:t>
      </w:r>
    </w:p>
    <w:p w14:paraId="6E09F664" w14:textId="746B6E11" w:rsidR="009A26D1" w:rsidRDefault="009A26D1" w:rsidP="009A26D1">
      <w:pPr>
        <w:pStyle w:val="ListParagraph"/>
        <w:numPr>
          <w:ilvl w:val="0"/>
          <w:numId w:val="47"/>
        </w:numPr>
        <w:spacing w:line="360" w:lineRule="auto"/>
      </w:pPr>
      <w:r>
        <w:t xml:space="preserve">C4 </w:t>
      </w:r>
      <w:r w:rsidR="00B60978">
        <w:fldChar w:fldCharType="begin"/>
      </w:r>
      <w:r w:rsidR="00B60978">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fldChar w:fldCharType="separate"/>
      </w:r>
      <w:r w:rsidR="00B60978" w:rsidRPr="00B60978">
        <w:t>[9]</w:t>
      </w:r>
      <w:r w:rsidR="00B60978">
        <w:fldChar w:fldCharType="end"/>
      </w:r>
      <w:r w:rsidR="00B60978">
        <w:t xml:space="preserve">: A cleaned version of Common Crawls’ web crawl corpus. </w:t>
      </w:r>
    </w:p>
    <w:p w14:paraId="17E424DE" w14:textId="005352FD" w:rsidR="00B60978" w:rsidRDefault="00B60978" w:rsidP="009A26D1">
      <w:pPr>
        <w:pStyle w:val="ListParagraph"/>
        <w:numPr>
          <w:ilvl w:val="0"/>
          <w:numId w:val="47"/>
        </w:numPr>
        <w:spacing w:line="360" w:lineRule="auto"/>
      </w:pPr>
      <w:r>
        <w:t xml:space="preserve">Wiki-DPR </w:t>
      </w:r>
      <w:r>
        <w:fldChar w:fldCharType="begin"/>
      </w:r>
      <w:r>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fldChar w:fldCharType="separate"/>
      </w:r>
      <w:r w:rsidRPr="00B60978">
        <w:t>[17]</w:t>
      </w:r>
      <w:r>
        <w:fldChar w:fldCharType="end"/>
      </w:r>
      <w:r>
        <w:t>: contain 21 million passages from Wikipedia.</w:t>
      </w:r>
    </w:p>
    <w:p w14:paraId="36B99371" w14:textId="41A8EEAF" w:rsidR="00B60978" w:rsidRDefault="00B60978" w:rsidP="00B60978">
      <w:pPr>
        <w:spacing w:line="360" w:lineRule="auto"/>
      </w:pPr>
      <w:r>
        <w:t>As for stablelm-2-1_6b, 3 main datasets were use for the pre-training process, including:</w:t>
      </w:r>
    </w:p>
    <w:p w14:paraId="1DE3A8E3" w14:textId="256F98E0" w:rsidR="00B60978" w:rsidRDefault="00B60978" w:rsidP="00B60978">
      <w:pPr>
        <w:pStyle w:val="ListParagraph"/>
        <w:numPr>
          <w:ilvl w:val="0"/>
          <w:numId w:val="48"/>
        </w:numPr>
        <w:spacing w:line="360" w:lineRule="auto"/>
      </w:pPr>
      <w:r>
        <w:t>Ultra</w:t>
      </w:r>
      <w:r w:rsidR="002A0373">
        <w:t>C</w:t>
      </w:r>
      <w:r>
        <w:t>hat 200</w:t>
      </w:r>
      <w:r w:rsidR="002A0373">
        <w:t xml:space="preserve">k </w:t>
      </w:r>
      <w:r w:rsidR="002A0373">
        <w:fldChar w:fldCharType="begin"/>
      </w:r>
      <w:r w:rsidR="002A0373">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fldChar w:fldCharType="separate"/>
      </w:r>
      <w:r w:rsidR="002A0373" w:rsidRPr="002A0373">
        <w:t>[18], [19]</w:t>
      </w:r>
      <w:r w:rsidR="002A0373">
        <w:fldChar w:fldCharType="end"/>
      </w:r>
      <w:r w:rsidR="002A0373">
        <w:t>: Consisting of 1.4 million dialogues generated by ChatGPT.</w:t>
      </w:r>
    </w:p>
    <w:p w14:paraId="0A4EF8D6" w14:textId="098B80C3" w:rsidR="002A0373" w:rsidRDefault="002A0373" w:rsidP="00B60978">
      <w:pPr>
        <w:pStyle w:val="ListParagraph"/>
        <w:numPr>
          <w:ilvl w:val="0"/>
          <w:numId w:val="48"/>
        </w:numPr>
        <w:spacing w:line="360" w:lineRule="auto"/>
      </w:pPr>
      <w:r>
        <w:t xml:space="preserve">MetaMathQA </w:t>
      </w:r>
      <w:r>
        <w:fldChar w:fldCharType="begin"/>
      </w:r>
      <w:r>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fldChar w:fldCharType="separate"/>
      </w:r>
      <w:r w:rsidRPr="002A0373">
        <w:t>[20]</w:t>
      </w:r>
      <w:r>
        <w:fldChar w:fldCharType="end"/>
      </w:r>
      <w:r>
        <w:t>: Containing questions and answers related to Math.</w:t>
      </w:r>
    </w:p>
    <w:p w14:paraId="30E71421" w14:textId="2997CF33" w:rsidR="002A0373" w:rsidRDefault="002A0373" w:rsidP="00B60978">
      <w:pPr>
        <w:pStyle w:val="ListParagraph"/>
        <w:numPr>
          <w:ilvl w:val="0"/>
          <w:numId w:val="48"/>
        </w:numPr>
        <w:spacing w:line="360" w:lineRule="auto"/>
      </w:pPr>
      <w:r>
        <w:t>Orca DPO Pairs: A modified version of the OpenOrca dataset (</w:t>
      </w:r>
      <w:r w:rsidR="004A6F59">
        <w:fldChar w:fldCharType="begin"/>
      </w:r>
      <w:r w:rsidR="004A6F59">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fldChar w:fldCharType="separate"/>
      </w:r>
      <w:r w:rsidR="004A6F59" w:rsidRPr="004A6F59">
        <w:t>[21], [22], [23], [24], [25]</w:t>
      </w:r>
      <w:r w:rsidR="004A6F59">
        <w:fldChar w:fldCharType="end"/>
      </w:r>
      <w:r w:rsidR="004A6F59">
        <w:t>)</w:t>
      </w:r>
    </w:p>
    <w:p w14:paraId="27C12648" w14:textId="77777777" w:rsidR="004A6F59" w:rsidRDefault="004A6F59" w:rsidP="004A6F59">
      <w:pPr>
        <w:spacing w:line="360" w:lineRule="auto"/>
      </w:pPr>
    </w:p>
    <w:p w14:paraId="60C40A67" w14:textId="77777777" w:rsidR="00B60978" w:rsidRPr="00E95485" w:rsidRDefault="00B60978" w:rsidP="00B60978">
      <w:pPr>
        <w:spacing w:line="360" w:lineRule="auto"/>
      </w:pPr>
    </w:p>
    <w:p w14:paraId="44C14567" w14:textId="77777777" w:rsidR="00A035DE" w:rsidRPr="00491E9A" w:rsidRDefault="00A035DE" w:rsidP="00255A93">
      <w:pPr>
        <w:spacing w:line="360" w:lineRule="auto"/>
      </w:pPr>
    </w:p>
    <w:p w14:paraId="5D44D6F2" w14:textId="4E51A392"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106" w:name="_Toc514144975"/>
      <w:bookmarkStart w:id="107" w:name="_Toc169640922"/>
      <w:r>
        <w:lastRenderedPageBreak/>
        <w:t>M</w:t>
      </w:r>
      <w:r w:rsidR="71EF340B">
        <w:t>ETHODOLOGY</w:t>
      </w:r>
      <w:bookmarkEnd w:id="106"/>
      <w:bookmarkEnd w:id="107"/>
    </w:p>
    <w:p w14:paraId="3E8A0E98" w14:textId="4A7BD043" w:rsidR="000B31E4" w:rsidRDefault="005A3232" w:rsidP="00AA5BE9">
      <w:pPr>
        <w:pStyle w:val="Heading2"/>
      </w:pPr>
      <w:bookmarkStart w:id="108" w:name="_Toc169640923"/>
      <w:r>
        <w:t>Overview</w:t>
      </w:r>
      <w:bookmarkEnd w:id="108"/>
    </w:p>
    <w:p w14:paraId="69CC93DC" w14:textId="77777777" w:rsidR="005A3232" w:rsidRPr="005A3232" w:rsidRDefault="005A3232" w:rsidP="005A3232"/>
    <w:p w14:paraId="3EC0E3F4" w14:textId="6317CCED"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 xml:space="preserve">through </w:t>
      </w:r>
      <w:r w:rsidR="00536019" w:rsidRPr="00821404">
        <w:rPr>
          <w:i/>
          <w:iCs/>
        </w:rPr>
        <w:t>Figure 3.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7DE2C87F" w:rsidR="002A0126" w:rsidRDefault="00147C40" w:rsidP="005A3232">
      <w:pPr>
        <w:pStyle w:val="Caption"/>
      </w:pPr>
      <w:bookmarkStart w:id="109" w:name="_Toc169634969"/>
      <w:bookmarkStart w:id="110" w:name="_Toc169640882"/>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 General structure of the application</w:t>
      </w:r>
      <w:bookmarkEnd w:id="109"/>
      <w:bookmarkEnd w:id="110"/>
    </w:p>
    <w:p w14:paraId="6B8510F4" w14:textId="77777777" w:rsidR="00C11FEF" w:rsidRPr="00C11FEF" w:rsidRDefault="00C11FEF" w:rsidP="00C11FEF"/>
    <w:p w14:paraId="2681981D" w14:textId="63938020" w:rsid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769F9B22" w14:textId="7C07300A" w:rsidR="00864D76" w:rsidRPr="00160997" w:rsidRDefault="00F74B84" w:rsidP="00864D76">
      <w:pPr>
        <w:jc w:val="left"/>
      </w:pPr>
      <w:r>
        <w:br w:type="page"/>
      </w:r>
    </w:p>
    <w:p w14:paraId="0DA2F20A" w14:textId="7ED5898C" w:rsidR="009E353D" w:rsidRDefault="00C40729" w:rsidP="00AA5BE9">
      <w:pPr>
        <w:pStyle w:val="Heading2"/>
      </w:pPr>
      <w:bookmarkStart w:id="111" w:name="_Toc169640924"/>
      <w:r>
        <w:lastRenderedPageBreak/>
        <w:t>System design</w:t>
      </w:r>
      <w:bookmarkEnd w:id="111"/>
    </w:p>
    <w:p w14:paraId="766B210E" w14:textId="77777777" w:rsidR="00C40729" w:rsidRDefault="00C40729" w:rsidP="00C40729"/>
    <w:p w14:paraId="2C02BE8F" w14:textId="292591F7" w:rsidR="00A565A9" w:rsidRDefault="008A1CC2" w:rsidP="00FC0F64">
      <w:pPr>
        <w:spacing w:line="360" w:lineRule="auto"/>
      </w:pPr>
      <w:r>
        <w:t xml:space="preserve">Although </w:t>
      </w:r>
      <w:r w:rsidRPr="00821404">
        <w:rPr>
          <w:i/>
          <w:iCs/>
        </w:rPr>
        <w:t>Figure 3-1</w:t>
      </w:r>
      <w:r>
        <w:t xml:space="preserve">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The first 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 xml:space="preserve">nent diagram in </w:t>
      </w:r>
      <w:r w:rsidR="00B51A30" w:rsidRPr="00821404">
        <w:rPr>
          <w:i/>
          <w:iCs/>
        </w:rPr>
        <w:t>Figure 3-2</w:t>
      </w:r>
      <w:r w:rsidR="00A35EE6">
        <w:t>.</w:t>
      </w:r>
    </w:p>
    <w:p w14:paraId="3AE11892" w14:textId="77777777" w:rsidR="0046439C" w:rsidRDefault="0046439C" w:rsidP="00FC0F64">
      <w:pPr>
        <w:spacing w:line="360" w:lineRule="auto"/>
      </w:pPr>
    </w:p>
    <w:p w14:paraId="3274A71C" w14:textId="6D4FBA16" w:rsidR="00E0111F" w:rsidRDefault="00E0111F" w:rsidP="00FC0F64">
      <w:pPr>
        <w:spacing w:line="360" w:lineRule="auto"/>
      </w:pPr>
      <w:r>
        <w:t xml:space="preserve">The system is heavily dependent upon the usage of Docker as a method to ensure system stability and interoperability. The usage of containers can decrease unforeseen errors caused by operating systems or package dependencies by having Dockerfiles predefining steps that are required to complete before each containers start. Through these steps, both the version of the operating system and the project’s dependencies can be defined, ensuring that the system would work for as long as these packages are supported and available. </w:t>
      </w:r>
    </w:p>
    <w:p w14:paraId="4D3687C8" w14:textId="77777777" w:rsidR="00E0111F" w:rsidRPr="00E0111F" w:rsidRDefault="00E0111F" w:rsidP="00FC0F64">
      <w:pPr>
        <w:spacing w:line="360" w:lineRule="auto"/>
      </w:pPr>
    </w:p>
    <w:p w14:paraId="6E242732" w14:textId="29F3DDDB" w:rsidR="0046439C" w:rsidRDefault="0046439C" w:rsidP="00FC0F64">
      <w:pPr>
        <w:spacing w:line="360" w:lineRule="auto"/>
      </w:pPr>
      <w:r>
        <w:t xml:space="preserve">The entire system is defined through the use of Docker </w:t>
      </w:r>
      <w:r w:rsidR="00E0111F">
        <w:t>C</w:t>
      </w:r>
      <w:r>
        <w:t xml:space="preserve">ompose </w:t>
      </w:r>
      <w:r w:rsidR="00E0111F">
        <w:t>since each container on its own would not be able to communicate with each other</w:t>
      </w:r>
      <w:r>
        <w:t xml:space="preserve">. While each subsystem can be </w:t>
      </w:r>
      <w:r w:rsidR="00E0111F">
        <w:t>initialized easily through Docker</w:t>
      </w:r>
      <w:r>
        <w:t>, the act of connecting these containers repeatedly for either debugging purposes or d</w:t>
      </w:r>
      <w:r w:rsidR="00E0111F">
        <w:t xml:space="preserve">eployment </w:t>
      </w:r>
      <w:r w:rsidR="003D36F5">
        <w:t xml:space="preserve">is both inefficient and tedious, making the whole process error prone. As such, through utilizing Docker Compose, the connectivity and prerequisite between all related containers can be defined, allowing for Docker to construct each container orderly through predefined steps. </w:t>
      </w:r>
    </w:p>
    <w:p w14:paraId="458A4A55" w14:textId="77777777" w:rsidR="00A34150" w:rsidRDefault="00A34150" w:rsidP="00FC0F64">
      <w:pPr>
        <w:spacing w:line="360" w:lineRule="auto"/>
      </w:pPr>
    </w:p>
    <w:p w14:paraId="428D5430" w14:textId="77777777" w:rsidR="00A34150" w:rsidRDefault="00A34150" w:rsidP="00A34150">
      <w:pPr>
        <w:spacing w:line="360" w:lineRule="auto"/>
      </w:pPr>
      <w:r>
        <w:rPr>
          <w:noProof/>
        </w:rPr>
        <w:drawing>
          <wp:inline distT="0" distB="0" distL="0" distR="0" wp14:anchorId="2EABEC16" wp14:editId="148CE1AF">
            <wp:extent cx="5760720" cy="1242695"/>
            <wp:effectExtent l="0" t="0" r="0" b="0"/>
            <wp:docPr id="544157624" name="Picture 1" descr="A black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57624" name="Picture 1" descr="A black and white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720" cy="1242695"/>
                    </a:xfrm>
                    <a:prstGeom prst="rect">
                      <a:avLst/>
                    </a:prstGeom>
                  </pic:spPr>
                </pic:pic>
              </a:graphicData>
            </a:graphic>
          </wp:inline>
        </w:drawing>
      </w:r>
    </w:p>
    <w:p w14:paraId="42E38D2E" w14:textId="77777777" w:rsidR="00A34150" w:rsidRDefault="00A34150" w:rsidP="00A34150">
      <w:pPr>
        <w:pStyle w:val="Caption"/>
      </w:pPr>
      <w:bookmarkStart w:id="112" w:name="_Toc169634970"/>
      <w:bookmarkStart w:id="113" w:name="_Toc169640883"/>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 The component diagram of the system</w:t>
      </w:r>
      <w:bookmarkEnd w:id="112"/>
      <w:bookmarkEnd w:id="113"/>
    </w:p>
    <w:p w14:paraId="6EA7B034" w14:textId="77777777" w:rsidR="00A34150" w:rsidRPr="00E0111F" w:rsidRDefault="00A34150" w:rsidP="00FC0F64">
      <w:pPr>
        <w:spacing w:line="360" w:lineRule="auto"/>
      </w:pPr>
    </w:p>
    <w:p w14:paraId="4DEAE72D" w14:textId="65B44109" w:rsidR="00F670BD" w:rsidRDefault="00F670BD" w:rsidP="00F670BD">
      <w:pPr>
        <w:pStyle w:val="Heading3"/>
      </w:pPr>
      <w:bookmarkStart w:id="114" w:name="_Toc169640925"/>
      <w:r>
        <w:lastRenderedPageBreak/>
        <w:t>Data format</w:t>
      </w:r>
      <w:bookmarkEnd w:id="114"/>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2DB81097" w:rsidR="0046299D" w:rsidRPr="00A34150" w:rsidRDefault="0046299D" w:rsidP="00D44955">
      <w:pPr>
        <w:spacing w:line="360" w:lineRule="auto"/>
        <w:rPr>
          <w:lang w:val="vi-VN"/>
        </w:rPr>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r w:rsidR="00A34150">
        <w:t xml:space="preserve">This process can be visualized through Figure </w:t>
      </w:r>
    </w:p>
    <w:p w14:paraId="48197020" w14:textId="77777777" w:rsidR="009D0EFF" w:rsidRDefault="009D0EFF" w:rsidP="00D44955">
      <w:pPr>
        <w:spacing w:line="360" w:lineRule="auto"/>
      </w:pPr>
    </w:p>
    <w:p w14:paraId="32625343" w14:textId="47B02B7D" w:rsidR="00AC4049"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The 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9E54E5">
        <w:t>may contain</w:t>
      </w:r>
      <w:r w:rsidR="008A4935">
        <w:t xml:space="preserve"> the abstract section</w:t>
      </w:r>
      <w:r w:rsidR="009E54E5">
        <w:t xml:space="preserve"> depending on the current setup of the system</w:t>
      </w:r>
      <w:r w:rsidR="008A4935">
        <w:t>, the section list which includes</w:t>
      </w:r>
      <w:r w:rsidR="001F3F05">
        <w:t xml:space="preserve"> multiple header and content.</w:t>
      </w:r>
    </w:p>
    <w:p w14:paraId="698DAF6B" w14:textId="77777777" w:rsidR="00AC4049" w:rsidRPr="00F670BD" w:rsidRDefault="00AC4049" w:rsidP="00D44955">
      <w:pPr>
        <w:spacing w:line="360" w:lineRule="auto"/>
      </w:pPr>
    </w:p>
    <w:p w14:paraId="73484190" w14:textId="11926A11" w:rsidR="00843D7B" w:rsidRDefault="00843D7B" w:rsidP="00843D7B">
      <w:pPr>
        <w:pStyle w:val="Heading3"/>
      </w:pPr>
      <w:bookmarkStart w:id="115" w:name="_Toc169640926"/>
      <w:r>
        <w:t xml:space="preserve">Document Segmentation </w:t>
      </w:r>
      <w:r w:rsidR="002C662A">
        <w:t>Subs</w:t>
      </w:r>
      <w:r>
        <w:t>ystem</w:t>
      </w:r>
      <w:bookmarkEnd w:id="115"/>
    </w:p>
    <w:p w14:paraId="36083689" w14:textId="77777777" w:rsidR="00843D7B" w:rsidRDefault="00843D7B" w:rsidP="00843D7B">
      <w:pPr>
        <w:spacing w:line="360" w:lineRule="auto"/>
      </w:pPr>
    </w:p>
    <w:p w14:paraId="7420FE1B" w14:textId="7473067E" w:rsidR="00843D7B" w:rsidRDefault="00843D7B" w:rsidP="00843D7B">
      <w:pPr>
        <w:spacing w:line="360" w:lineRule="auto"/>
      </w:pPr>
      <w:r>
        <w:lastRenderedPageBreak/>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changing the input PDF file into an appropriate format</w:t>
      </w:r>
      <w:r w:rsidR="00AC4049">
        <w:rPr>
          <w:lang w:val="vi-VN"/>
        </w:rPr>
        <w:t>, and getting</w:t>
      </w:r>
      <w:r>
        <w:rPr>
          <w:lang w:val="vi-VN"/>
        </w:rPr>
        <w:t xml:space="preserve">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3FCC3258" w14:textId="77777777" w:rsidR="0046439C" w:rsidRDefault="0046439C" w:rsidP="00843D7B">
      <w:pPr>
        <w:spacing w:line="360" w:lineRule="auto"/>
      </w:pPr>
    </w:p>
    <w:p w14:paraId="77DB165E" w14:textId="6F67491F" w:rsidR="0046439C" w:rsidRDefault="0046439C" w:rsidP="00843D7B">
      <w:pPr>
        <w:spacing w:line="360" w:lineRule="auto"/>
      </w:pPr>
      <w:r>
        <w:t xml:space="preserve">GROBID is set up as a separate Docker container in which a PDF file or a whole PDF can be used as an input to the system. </w:t>
      </w:r>
    </w:p>
    <w:p w14:paraId="00A08C22" w14:textId="2E7A473F" w:rsidR="00C95B72" w:rsidRDefault="002C662A" w:rsidP="002C662A">
      <w:pPr>
        <w:pStyle w:val="Heading3"/>
      </w:pPr>
      <w:bookmarkStart w:id="116" w:name="_Toc169640927"/>
      <w:r>
        <w:t>Text Summarization Subsystem</w:t>
      </w:r>
      <w:bookmarkEnd w:id="116"/>
    </w:p>
    <w:p w14:paraId="7A85A1F6" w14:textId="77777777" w:rsidR="002C662A" w:rsidRDefault="002C662A" w:rsidP="002C662A">
      <w:pPr>
        <w:spacing w:line="360" w:lineRule="auto"/>
      </w:pPr>
    </w:p>
    <w:p w14:paraId="1343A7BF" w14:textId="243A2984" w:rsidR="00B743EE" w:rsidRPr="00FF71E7" w:rsidRDefault="00B743EE" w:rsidP="00B743EE">
      <w:pPr>
        <w:spacing w:line="360" w:lineRule="auto"/>
      </w:pPr>
      <w:r>
        <w:t>As the text summarization subsystem is not only responsible for the text summarizer, but also both the pre</w:t>
      </w:r>
      <w:r w:rsidR="00273186">
        <w:t>-</w:t>
      </w:r>
      <w:r>
        <w:t>processing and postprocessing of the input and output, this subsystem is further divided into three main modules, with each being pre</w:t>
      </w:r>
      <w:r w:rsidR="00273186">
        <w:t>-</w:t>
      </w:r>
      <w:r>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Default="004A6F59" w:rsidP="004A6F59">
      <w:pPr>
        <w:pStyle w:val="Heading4"/>
      </w:pPr>
      <w:bookmarkStart w:id="117" w:name="_Toc169640928"/>
      <w:r>
        <w:t>Pre-processing module</w:t>
      </w:r>
      <w:bookmarkEnd w:id="117"/>
    </w:p>
    <w:p w14:paraId="2586FB9E" w14:textId="77777777" w:rsidR="00B743EE" w:rsidRDefault="00B743EE" w:rsidP="00B743EE">
      <w:pPr>
        <w:spacing w:line="360" w:lineRule="auto"/>
      </w:pPr>
    </w:p>
    <w:p w14:paraId="466F9CD6" w14:textId="4481589F" w:rsidR="00B743EE" w:rsidRDefault="00B743EE" w:rsidP="00B743EE">
      <w:pPr>
        <w:spacing w:line="360" w:lineRule="auto"/>
      </w:pPr>
      <w:r>
        <w:t>In the pre</w:t>
      </w:r>
      <w:r w:rsidR="00273186">
        <w:t>-</w:t>
      </w:r>
      <w:r>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and content. Utilizing the custom data object can help move data more effectively between each module. </w:t>
      </w:r>
    </w:p>
    <w:p w14:paraId="1A1A5602" w14:textId="77777777" w:rsidR="00B87494" w:rsidRDefault="00B87494" w:rsidP="00B743EE">
      <w:pPr>
        <w:spacing w:line="360" w:lineRule="auto"/>
      </w:pPr>
    </w:p>
    <w:p w14:paraId="5FF8E0CC" w14:textId="091364BA" w:rsidR="00155400" w:rsidRDefault="00155400" w:rsidP="00155400">
      <w:pPr>
        <w:spacing w:line="360" w:lineRule="auto"/>
        <w:jc w:val="center"/>
      </w:pPr>
      <w:r>
        <w:rPr>
          <w:noProof/>
        </w:rPr>
        <w:lastRenderedPageBreak/>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155ACA65" w:rsidR="00155400" w:rsidRPr="00430731" w:rsidRDefault="00155400" w:rsidP="00155400">
      <w:pPr>
        <w:pStyle w:val="Caption"/>
      </w:pPr>
      <w:bookmarkStart w:id="118" w:name="_Toc169634971"/>
      <w:bookmarkStart w:id="119" w:name="_Toc169640884"/>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3</w:t>
      </w:r>
      <w:r w:rsidR="00F70DE3">
        <w:fldChar w:fldCharType="end"/>
      </w:r>
      <w:r>
        <w:t xml:space="preserve"> – Pre-processing module diagram</w:t>
      </w:r>
      <w:bookmarkEnd w:id="118"/>
      <w:bookmarkEnd w:id="119"/>
    </w:p>
    <w:p w14:paraId="0E722DAA" w14:textId="473B274E" w:rsidR="004A6F59" w:rsidRDefault="004A6F59" w:rsidP="004A6F59">
      <w:pPr>
        <w:pStyle w:val="Heading4"/>
      </w:pPr>
      <w:bookmarkStart w:id="120" w:name="_Toc169640929"/>
      <w:r>
        <w:t>Text summarization module</w:t>
      </w:r>
      <w:bookmarkEnd w:id="120"/>
    </w:p>
    <w:p w14:paraId="42E09FAC" w14:textId="77777777" w:rsidR="00B743EE" w:rsidRDefault="00B743EE" w:rsidP="00B743EE">
      <w:pPr>
        <w:spacing w:line="360" w:lineRule="auto"/>
      </w:pPr>
    </w:p>
    <w:p w14:paraId="3E5A72D5" w14:textId="3DBA7617" w:rsidR="00B743EE" w:rsidRDefault="00B743EE" w:rsidP="00B743EE">
      <w:pPr>
        <w:spacing w:line="360" w:lineRule="auto"/>
      </w:pPr>
      <w:r>
        <w:t>Moving to the text summarization module, although many different pre</w:t>
      </w:r>
      <w:r w:rsidR="00273186">
        <w:t>-</w:t>
      </w:r>
      <w:r>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t xml:space="preserve">. This can be observed more clearly </w:t>
      </w:r>
      <w:r w:rsidR="00320230">
        <w:t>through the execution time in the evaluation section</w:t>
      </w:r>
      <w:r>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Default="00B743EE" w:rsidP="00B743EE">
      <w:pPr>
        <w:spacing w:line="360" w:lineRule="auto"/>
      </w:pPr>
    </w:p>
    <w:p w14:paraId="52833EF8" w14:textId="75E84D93" w:rsidR="00A66B77" w:rsidRDefault="00A66B77" w:rsidP="00B743EE">
      <w:pPr>
        <w:spacing w:line="360" w:lineRule="auto"/>
      </w:pPr>
      <w:r>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up to 2048 tokens. As for text-summarization, </w:t>
      </w:r>
      <w:r w:rsidR="003F413F">
        <w:t xml:space="preserve">it boasts a 2048 token limit despite being lightweight. </w:t>
      </w:r>
    </w:p>
    <w:p w14:paraId="0C6A50D8" w14:textId="77777777" w:rsidR="00B87494" w:rsidRDefault="00B87494" w:rsidP="00B743EE">
      <w:pPr>
        <w:spacing w:line="360" w:lineRule="auto"/>
      </w:pPr>
    </w:p>
    <w:p w14:paraId="11683DDF" w14:textId="74A5CA0E" w:rsidR="003F413F" w:rsidRDefault="003F413F" w:rsidP="003F413F">
      <w:pPr>
        <w:spacing w:line="360" w:lineRule="auto"/>
        <w:jc w:val="center"/>
      </w:pPr>
      <w:r>
        <w:rPr>
          <w:noProof/>
        </w:rPr>
        <w:lastRenderedPageBreak/>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25FD536D" w:rsidR="003F413F" w:rsidRDefault="003F413F" w:rsidP="003F413F">
      <w:pPr>
        <w:pStyle w:val="Caption"/>
      </w:pPr>
      <w:bookmarkStart w:id="121" w:name="_Toc169634972"/>
      <w:bookmarkStart w:id="122" w:name="_Toc169640885"/>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4</w:t>
      </w:r>
      <w:r w:rsidR="00F70DE3">
        <w:fldChar w:fldCharType="end"/>
      </w:r>
      <w:r>
        <w:t xml:space="preserve"> – Text summarization module diagram</w:t>
      </w:r>
      <w:bookmarkEnd w:id="121"/>
      <w:bookmarkEnd w:id="122"/>
    </w:p>
    <w:p w14:paraId="23CD1D84" w14:textId="50C1DF8B" w:rsidR="004A6F59" w:rsidRDefault="004A6F59" w:rsidP="004A6F59">
      <w:pPr>
        <w:pStyle w:val="Heading4"/>
      </w:pPr>
      <w:bookmarkStart w:id="123" w:name="_Toc169640930"/>
      <w:r>
        <w:t>Post-processing module</w:t>
      </w:r>
      <w:bookmarkEnd w:id="123"/>
    </w:p>
    <w:p w14:paraId="4823E320" w14:textId="77777777" w:rsidR="004A6F59" w:rsidRDefault="004A6F59" w:rsidP="00B743EE">
      <w:pPr>
        <w:spacing w:line="360" w:lineRule="auto"/>
      </w:pPr>
    </w:p>
    <w:p w14:paraId="6AFD6F68" w14:textId="22B24541" w:rsidR="00B743EE" w:rsidRDefault="00B743EE" w:rsidP="00B743EE">
      <w:pPr>
        <w:spacing w:line="360" w:lineRule="auto"/>
      </w:pPr>
      <w:r>
        <w:t>Since the resulting summaries are formatted in different ways depending on the method in which the summary was produced. For example, stablelm-2-1_6b</w:t>
      </w:r>
      <w:r>
        <w:rPr>
          <w:lang w:val="vi-VN"/>
        </w:rPr>
        <w:t xml:space="preserve">’s </w:t>
      </w:r>
      <w:r>
        <w:t>output will start with “&lt;|im_end</w:t>
      </w:r>
      <w:r w:rsidR="0010414F">
        <w:t>&gt;\n</w:t>
      </w:r>
      <w:r>
        <w:t>&lt;|endoftext|&gt;”</w:t>
      </w:r>
      <w:r>
        <w:rPr>
          <w:lang w:val="vi-VN"/>
        </w:rPr>
        <w:t xml:space="preserve">, </w:t>
      </w:r>
      <w:r>
        <w:t>which needs to be removed. As such it is the post</w:t>
      </w:r>
      <w:r w:rsidR="005F3038">
        <w:t>-</w:t>
      </w:r>
      <w:r>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Default="004A6F59" w:rsidP="00B743EE">
      <w:pPr>
        <w:spacing w:line="360" w:lineRule="auto"/>
      </w:pPr>
    </w:p>
    <w:p w14:paraId="01B6012D" w14:textId="492277DC" w:rsidR="004A6F59" w:rsidRDefault="0010414F" w:rsidP="00B743EE">
      <w:pPr>
        <w:spacing w:line="360" w:lineRule="auto"/>
      </w:pPr>
      <w:r>
        <w:t>Amongst the results from each subtractive summarization model, only bart-large-cnn does not requires any additional processing, the remaining 2 methods would require cleaning as text-summarization model would have “</w:t>
      </w:r>
      <w:r w:rsidRPr="0010414F">
        <w:t>Summarize the following segment into 1 sentence:</w:t>
      </w:r>
      <w:r>
        <w:t>” (which was part of the prompt) at the start of the result, and stablelm-2-1_6b would start with “&lt;|im_end&gt;\n&lt;|endoftext|&gt;”.</w:t>
      </w:r>
    </w:p>
    <w:p w14:paraId="38A9B130" w14:textId="477EBA46" w:rsidR="004A6F59" w:rsidRDefault="004A6F59" w:rsidP="004A6F59">
      <w:pPr>
        <w:pStyle w:val="Heading4"/>
      </w:pPr>
      <w:bookmarkStart w:id="124" w:name="_Toc169640931"/>
      <w:r>
        <w:lastRenderedPageBreak/>
        <w:t>Wrapper module</w:t>
      </w:r>
      <w:bookmarkEnd w:id="124"/>
    </w:p>
    <w:p w14:paraId="17A7DE32" w14:textId="77777777" w:rsidR="00B743EE" w:rsidRDefault="00B743EE" w:rsidP="00B743EE">
      <w:pPr>
        <w:spacing w:line="360" w:lineRule="auto"/>
      </w:pPr>
    </w:p>
    <w:p w14:paraId="78CC0639" w14:textId="5EA4DE12" w:rsidR="002E5CE4" w:rsidRDefault="00B743EE" w:rsidP="00B743EE">
      <w:pPr>
        <w:spacing w:line="360" w:lineRule="auto"/>
      </w:pPr>
      <w:r>
        <w:t>As for the final module which is the application wrapper,</w:t>
      </w:r>
      <w:r w:rsidR="009E54E5">
        <w:t xml:space="preserve"> Flask is used as the main library to construct and host the website due to its simplicity and ease of use. The APIs</w:t>
      </w:r>
      <w:r>
        <w:t xml:space="preserve"> are constructed as the main method </w:t>
      </w:r>
      <w:r w:rsidR="005D43B8">
        <w:t xml:space="preserve">for </w:t>
      </w:r>
      <w:r>
        <w:t xml:space="preserve">communication with the system. </w:t>
      </w:r>
      <w:r w:rsidR="005D43B8">
        <w:t xml:space="preserve">Of note are two APIs, including a method for uploading a file and a method for summarizing the </w:t>
      </w:r>
      <w:r w:rsidR="00A43193">
        <w:t xml:space="preserve">provided files. Port </w:t>
      </w:r>
      <w:r w:rsidR="00B02F30">
        <w:t>5000</w:t>
      </w:r>
      <w:r w:rsidR="00A43193">
        <w:t xml:space="preserve"> is also available by default as a method of choice for the system to be more accessible through a simple Web UI. Overall, an overview of the system can be observed through </w:t>
      </w:r>
      <w:r w:rsidR="00A43193" w:rsidRPr="00821404">
        <w:rPr>
          <w:i/>
          <w:iCs/>
        </w:rPr>
        <w:t>Figure 3-</w:t>
      </w:r>
      <w:r w:rsidR="000D6ECB" w:rsidRPr="00821404">
        <w:rPr>
          <w:i/>
          <w:iCs/>
        </w:rPr>
        <w:t>5</w:t>
      </w:r>
      <w:r w:rsidR="00A43193">
        <w:t xml:space="preserve">. </w:t>
      </w:r>
    </w:p>
    <w:p w14:paraId="150B5B56" w14:textId="77777777" w:rsidR="00AC4049" w:rsidRPr="002E5CE4" w:rsidRDefault="00AC4049" w:rsidP="00B743EE">
      <w:pPr>
        <w:spacing w:line="360" w:lineRule="auto"/>
      </w:pPr>
    </w:p>
    <w:p w14:paraId="4FBB7024" w14:textId="7EE8A2F7" w:rsidR="00851289" w:rsidRDefault="00AC4049" w:rsidP="00B743EE">
      <w:pPr>
        <w:spacing w:line="360" w:lineRule="auto"/>
        <w:jc w:val="center"/>
      </w:pPr>
      <w:r>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17AECF7B" w:rsidR="00B51A30" w:rsidRDefault="00851289" w:rsidP="006B1FFF">
      <w:pPr>
        <w:pStyle w:val="Caption"/>
      </w:pPr>
      <w:bookmarkStart w:id="125" w:name="_Toc169634973"/>
      <w:bookmarkStart w:id="126" w:name="_Toc169640886"/>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5</w:t>
      </w:r>
      <w:r w:rsidR="00F70DE3">
        <w:fldChar w:fldCharType="end"/>
      </w:r>
      <w:r>
        <w:t xml:space="preserve"> </w:t>
      </w:r>
      <w:r w:rsidR="001653C4">
        <w:t>–</w:t>
      </w:r>
      <w:r>
        <w:t xml:space="preserve"> </w:t>
      </w:r>
      <w:r w:rsidR="001653C4">
        <w:t>The application’s activity diagram</w:t>
      </w:r>
      <w:bookmarkEnd w:id="125"/>
      <w:bookmarkEnd w:id="126"/>
    </w:p>
    <w:p w14:paraId="59416A97" w14:textId="77777777" w:rsidR="00BE37EA" w:rsidRDefault="00BE37EA" w:rsidP="00FC0F64">
      <w:pPr>
        <w:spacing w:line="360" w:lineRule="auto"/>
      </w:pPr>
    </w:p>
    <w:p w14:paraId="02EF8F5D" w14:textId="77777777" w:rsidR="006B1FFF" w:rsidRDefault="006B1FFF" w:rsidP="00FC0F64">
      <w:pPr>
        <w:spacing w:line="360" w:lineRule="auto"/>
      </w:pPr>
    </w:p>
    <w:p w14:paraId="445851BD" w14:textId="77777777" w:rsidR="006B1FFF" w:rsidRDefault="006B1FFF" w:rsidP="00FC0F64">
      <w:pPr>
        <w:spacing w:line="360" w:lineRule="auto"/>
      </w:pPr>
    </w:p>
    <w:p w14:paraId="3ACAE319" w14:textId="77777777" w:rsidR="00864D76" w:rsidRDefault="00864D76" w:rsidP="00864D76">
      <w:pPr>
        <w:pStyle w:val="Heading2"/>
      </w:pPr>
      <w:bookmarkStart w:id="127" w:name="_Toc169640932"/>
      <w:r>
        <w:t>Utilizing Extractive summarization methods in Pre-processing</w:t>
      </w:r>
      <w:bookmarkEnd w:id="127"/>
    </w:p>
    <w:p w14:paraId="14770C7A" w14:textId="77777777" w:rsidR="00864D76" w:rsidRDefault="00864D76" w:rsidP="00864D76">
      <w:pPr>
        <w:spacing w:line="360" w:lineRule="auto"/>
      </w:pPr>
    </w:p>
    <w:p w14:paraId="3626685B" w14:textId="1A1F4400" w:rsidR="00864D76" w:rsidRDefault="00864D76" w:rsidP="00864D76">
      <w:pPr>
        <w:spacing w:line="360" w:lineRule="auto"/>
      </w:pPr>
      <w:r>
        <w:t xml:space="preserve">During the normal pre-processing procedure for text, methods such as text normalization, whitespace trimming, etc. are frequently used. Although these methods can improve the input </w:t>
      </w:r>
      <w:r>
        <w:lastRenderedPageBreak/>
        <w:t xml:space="preserve">to the summarization system and clean up the input text, the remaining paragraphs can be exceedingly lengthy, spanning more than 1000 words each, which </w:t>
      </w:r>
      <w:r w:rsidR="0010414F">
        <w:t>can</w:t>
      </w:r>
      <w:r>
        <w:t xml:space="preserve"> include unnecessary information</w:t>
      </w:r>
      <w:r w:rsidR="0010414F">
        <w:t>, as well as, possibly exceeding the token limit of the model</w:t>
      </w:r>
      <w:r>
        <w:t>. As such, filtering important sentences from the others can potentially improve the output of the whole system.</w:t>
      </w:r>
    </w:p>
    <w:p w14:paraId="7A7E4232" w14:textId="77777777" w:rsidR="00864D76" w:rsidRDefault="00864D76" w:rsidP="00864D76">
      <w:pPr>
        <w:spacing w:line="360" w:lineRule="auto"/>
      </w:pPr>
    </w:p>
    <w:p w14:paraId="58BE81E2" w14:textId="62B738BA" w:rsidR="00864D76" w:rsidRDefault="00864D76" w:rsidP="00864D76">
      <w:pPr>
        <w:spacing w:line="360" w:lineRule="auto"/>
      </w:pPr>
      <w:r>
        <w:t xml:space="preserve">As such, extractive summarization methods such as LSA and TextRank have been decided to be used as methods for extracting the specified number of sentences to be passed into another summarization model. For the purpose of this approach, five sentences from each paragraph are chosen for testing purposes. Since both LSA and TextRank use different approaches to rank sentences, the final result can change drastically. </w:t>
      </w:r>
      <w:r w:rsidR="0010414F">
        <w:t>Although with the addition of this step, only subtractive summarization methods can utilize this method, as applying the same method on itself does not make sense and would not yield meaningful result.</w:t>
      </w:r>
    </w:p>
    <w:p w14:paraId="1F898F8C" w14:textId="77777777" w:rsidR="00864D76" w:rsidRDefault="00864D76" w:rsidP="00864D76">
      <w:pPr>
        <w:spacing w:line="360" w:lineRule="auto"/>
      </w:pPr>
    </w:p>
    <w:p w14:paraId="7B54BC88" w14:textId="6172C5D7" w:rsidR="00864D76" w:rsidRDefault="00864D76" w:rsidP="00864D76">
      <w:pPr>
        <w:spacing w:line="360" w:lineRule="auto"/>
      </w:pPr>
      <w:r>
        <w:t xml:space="preserve">As such, changes must be made to the overall design of the Pre-processing subsystem. Changes made to the layout can be </w:t>
      </w:r>
      <w:r w:rsidR="009E1944">
        <w:t>viewed</w:t>
      </w:r>
      <w:r>
        <w:t xml:space="preserve"> in </w:t>
      </w:r>
      <w:r w:rsidR="00155400" w:rsidRPr="00821404">
        <w:rPr>
          <w:i/>
          <w:iCs/>
        </w:rPr>
        <w:t>Figure 3-</w:t>
      </w:r>
      <w:r w:rsidR="00821404">
        <w:rPr>
          <w:i/>
          <w:iCs/>
        </w:rPr>
        <w:t>6</w:t>
      </w:r>
      <w:r w:rsidR="00155400">
        <w:t xml:space="preserve">, when comparing with </w:t>
      </w:r>
      <w:r w:rsidR="00155400" w:rsidRPr="00821404">
        <w:rPr>
          <w:i/>
          <w:iCs/>
        </w:rPr>
        <w:t>Figure 3-</w:t>
      </w:r>
      <w:r w:rsidR="00821404">
        <w:rPr>
          <w:i/>
          <w:iCs/>
        </w:rPr>
        <w:t>4</w:t>
      </w:r>
      <w:r>
        <w:t xml:space="preserve">. Even though a new step is added into the process, no significant changes were made as the results from the segmentation system still require cleaning and compilation before becoming usable. </w:t>
      </w:r>
    </w:p>
    <w:p w14:paraId="214E42A1" w14:textId="77777777" w:rsidR="00155400" w:rsidRDefault="00155400" w:rsidP="00864D76">
      <w:pPr>
        <w:spacing w:line="360" w:lineRule="auto"/>
      </w:pPr>
    </w:p>
    <w:p w14:paraId="2CE4E207" w14:textId="353E55BE" w:rsidR="000C4813" w:rsidRDefault="00155400" w:rsidP="00155400">
      <w:pPr>
        <w:spacing w:line="360" w:lineRule="auto"/>
        <w:jc w:val="center"/>
      </w:pPr>
      <w:r>
        <w:rPr>
          <w:noProof/>
        </w:rPr>
        <w:drawing>
          <wp:inline distT="0" distB="0" distL="0" distR="0" wp14:anchorId="336C2B66" wp14:editId="43764144">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6EDFA541" w14:textId="2A6D5928" w:rsidR="006B1FFF" w:rsidRDefault="00155400" w:rsidP="006B1FFF">
      <w:pPr>
        <w:pStyle w:val="Caption"/>
      </w:pPr>
      <w:bookmarkStart w:id="128" w:name="_Toc169634974"/>
      <w:bookmarkStart w:id="129" w:name="_Toc169640887"/>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6</w:t>
      </w:r>
      <w:r w:rsidR="00F70DE3">
        <w:fldChar w:fldCharType="end"/>
      </w:r>
      <w:r>
        <w:t xml:space="preserve"> – Proposed pre-processing module diagram</w:t>
      </w:r>
      <w:bookmarkEnd w:id="128"/>
      <w:bookmarkEnd w:id="129"/>
      <w:r>
        <w:t xml:space="preserve"> </w:t>
      </w:r>
    </w:p>
    <w:p w14:paraId="6797B212" w14:textId="77777777" w:rsidR="006B1FFF" w:rsidRDefault="006B1FFF" w:rsidP="006B1FFF"/>
    <w:p w14:paraId="6338BFF3" w14:textId="77777777" w:rsidR="006B1FFF" w:rsidRDefault="006B1FFF" w:rsidP="006B1FFF"/>
    <w:p w14:paraId="46D00587" w14:textId="47FBBE7C" w:rsidR="006B1FFF" w:rsidRDefault="006B1FFF" w:rsidP="00644A08">
      <w:pPr>
        <w:pStyle w:val="Heading2"/>
      </w:pPr>
      <w:r>
        <w:t>Application user interface</w:t>
      </w:r>
    </w:p>
    <w:p w14:paraId="41C4FB2C" w14:textId="77777777" w:rsidR="006B1FFF" w:rsidRDefault="006B1FFF" w:rsidP="006B1FFF">
      <w:pPr>
        <w:spacing w:line="360" w:lineRule="auto"/>
      </w:pPr>
    </w:p>
    <w:p w14:paraId="14F1C7E9" w14:textId="24DC2834" w:rsidR="006B1FFF" w:rsidRDefault="006B1FFF" w:rsidP="006B1FFF">
      <w:pPr>
        <w:spacing w:line="360" w:lineRule="auto"/>
      </w:pPr>
      <w:r>
        <w:t xml:space="preserve">Due to the system’s structure being constructed in a composition of docker modules, the project lent itself well to using a Web User Interface as its default method of presenting information to </w:t>
      </w:r>
      <w:r>
        <w:lastRenderedPageBreak/>
        <w:t>users. Since cross-compatibility and flexibility are some of the project’s main concern since its conception, utilizing web browser as the method of choice for communicating with the UI</w:t>
      </w:r>
      <w:r w:rsidR="005A456F">
        <w:t xml:space="preserve">. The design and implementation of the UI can be seen in Figure </w:t>
      </w:r>
      <w:r w:rsidR="00F70DE3">
        <w:t>3.7</w:t>
      </w:r>
    </w:p>
    <w:p w14:paraId="291A5A6A" w14:textId="77777777" w:rsidR="006B1FFF" w:rsidRPr="006B1FFF" w:rsidRDefault="006B1FFF" w:rsidP="006B1FFF">
      <w:pPr>
        <w:spacing w:line="360" w:lineRule="auto"/>
      </w:pPr>
    </w:p>
    <w:p w14:paraId="1C67CF0E" w14:textId="35B762DF" w:rsidR="006B1FFF" w:rsidRDefault="006B1FFF" w:rsidP="006B1FFF">
      <w:pPr>
        <w:spacing w:line="360" w:lineRule="auto"/>
      </w:pPr>
      <w:r>
        <w:t xml:space="preserve">By default, the home directory of the website would direct </w:t>
      </w:r>
      <w:r w:rsidR="00F70DE3">
        <w:t>the user</w:t>
      </w:r>
      <w:r>
        <w:t xml:space="preserve"> to the Web UI interface of the application, The UI </w:t>
      </w:r>
      <w:r w:rsidR="00F70DE3">
        <w:t>includes</w:t>
      </w:r>
      <w:r>
        <w:t xml:space="preserve"> simple but important settings that can help with configuring the whole summarization process. Said configurations are separated into 2 distinct parts, including the pre-processing settings and the summarization settings. The user is allowed to choose one of three available pre-processing options, including “None” (which skip the </w:t>
      </w:r>
      <w:r w:rsidR="005A456F">
        <w:t>use of extractive summarization in the pre-processing step), “TextRank”, and “Latent Semantic Analysis”. By default, “None” is chosen in case user do not choose any method. As for the summarization method, as explained, only text-summarization and bart-large-cnn model are available as choices due to stablelm-2-1_6b being unsuitable for usage in production. Along with the subtractive model, both TextRank and LSA are available as choices for the users.</w:t>
      </w:r>
    </w:p>
    <w:p w14:paraId="3875609B" w14:textId="77777777" w:rsidR="006B1FFF" w:rsidRDefault="006B1FFF" w:rsidP="00F70DE3">
      <w:pPr>
        <w:spacing w:line="360" w:lineRule="auto"/>
      </w:pPr>
    </w:p>
    <w:p w14:paraId="0583B2A3" w14:textId="69976A39" w:rsidR="00F70DE3" w:rsidRDefault="00F70DE3" w:rsidP="00F70DE3">
      <w:pPr>
        <w:spacing w:line="360" w:lineRule="auto"/>
      </w:pPr>
      <w:r>
        <w:t xml:space="preserve">The user would then be required to choose a file that would be processed. This action can either be done through dragging and dropping the file into the designated zone or just by simply clicking on the zone, allowing the user to choose a file from the file explorer. In order to prevent unintended consequences from users’ actions, some simple fail saves are implemented including checking the file extension for any combination of the phrase “.pdf”, filtering the file’s name from including inappropriate keyword for certain operating systems through using the provided </w:t>
      </w:r>
      <w:r w:rsidRPr="00F70DE3">
        <w:rPr>
          <w:i/>
          <w:iCs/>
        </w:rPr>
        <w:t>secure_filename</w:t>
      </w:r>
      <w:r>
        <w:t xml:space="preserve"> function from Flask, and providing extensive error messages in various other cases.  </w:t>
      </w:r>
    </w:p>
    <w:p w14:paraId="48543A4E" w14:textId="72455AC8" w:rsidR="005A456F" w:rsidRDefault="00F70DE3" w:rsidP="00F70DE3">
      <w:pPr>
        <w:jc w:val="center"/>
      </w:pPr>
      <w:r>
        <w:rPr>
          <w:noProof/>
        </w:rPr>
        <w:lastRenderedPageBreak/>
        <w:drawing>
          <wp:inline distT="0" distB="0" distL="0" distR="0" wp14:anchorId="69B8A383" wp14:editId="526B3BB7">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323F4EAC" w:rsidR="005A3232" w:rsidRPr="00F70DE3" w:rsidRDefault="00F70DE3" w:rsidP="00F70DE3">
      <w:pPr>
        <w:pStyle w:val="Caption"/>
      </w:pPr>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w:t>
      </w:r>
      <w:bookmarkStart w:id="130" w:name="_Toc514144984"/>
      <w:r>
        <w:t xml:space="preserve">Web user interface </w:t>
      </w:r>
      <w:r w:rsidR="005A3232">
        <w:br w:type="page"/>
      </w:r>
    </w:p>
    <w:p w14:paraId="01164AFB" w14:textId="318366CD" w:rsidR="003E54E9" w:rsidRDefault="47E71CCB" w:rsidP="006109E7">
      <w:pPr>
        <w:pStyle w:val="Heading1"/>
        <w:spacing w:before="240"/>
        <w:jc w:val="center"/>
      </w:pPr>
      <w:bookmarkStart w:id="131" w:name="_Toc169640933"/>
      <w:r>
        <w:lastRenderedPageBreak/>
        <w:t>IMPLEMENT AND RESULTS</w:t>
      </w:r>
      <w:bookmarkEnd w:id="130"/>
      <w:bookmarkEnd w:id="131"/>
    </w:p>
    <w:p w14:paraId="4F4736C8" w14:textId="77777777" w:rsidR="003E54E9" w:rsidRDefault="003E54E9" w:rsidP="00F75A2F"/>
    <w:p w14:paraId="7C176977" w14:textId="16919BF9" w:rsidR="00700F6B" w:rsidRDefault="43B8A491" w:rsidP="00AA5BE9">
      <w:pPr>
        <w:pStyle w:val="Heading2"/>
      </w:pPr>
      <w:bookmarkStart w:id="132" w:name="_Toc169640934"/>
      <w:r>
        <w:t>Overview</w:t>
      </w:r>
      <w:bookmarkEnd w:id="132"/>
    </w:p>
    <w:p w14:paraId="6413C905" w14:textId="77777777" w:rsidR="00107E95" w:rsidRPr="00107E95" w:rsidRDefault="00107E95" w:rsidP="00107E95"/>
    <w:p w14:paraId="668D4857" w14:textId="47B2A8E9" w:rsidR="00700F6B" w:rsidRDefault="43B8A491" w:rsidP="00C759F7">
      <w:pPr>
        <w:spacing w:line="360" w:lineRule="auto"/>
      </w:pPr>
      <w:r>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t>along with the multitude of summarization methods</w:t>
      </w:r>
      <w:r>
        <w:t>.</w:t>
      </w:r>
      <w:r w:rsidR="00AE6C90">
        <w:t xml:space="preserve"> Since the whole system is encapsulated in a cluster of Docker nodes, configured through the use of Docker Compose, the whole system can be reproduced </w:t>
      </w:r>
    </w:p>
    <w:p w14:paraId="3CBB74DE" w14:textId="1087A02F" w:rsidR="00AA5BE9" w:rsidRDefault="00AA5BE9" w:rsidP="00C759F7">
      <w:pPr>
        <w:spacing w:line="360" w:lineRule="auto"/>
      </w:pPr>
    </w:p>
    <w:p w14:paraId="5BE7CFD7" w14:textId="2CB789AB" w:rsidR="00AA5BE9" w:rsidRDefault="00CE5942" w:rsidP="00AA5BE9">
      <w:pPr>
        <w:pStyle w:val="Heading2"/>
      </w:pPr>
      <w:bookmarkStart w:id="133" w:name="_Toc169640935"/>
      <w:r>
        <w:t>Implementation</w:t>
      </w:r>
      <w:bookmarkEnd w:id="133"/>
    </w:p>
    <w:p w14:paraId="29C3BF9C" w14:textId="01154046" w:rsidR="00AA5BE9" w:rsidRDefault="00AA5BE9" w:rsidP="00AA5BE9"/>
    <w:p w14:paraId="6BD221EE" w14:textId="7436B84B" w:rsidR="001C6B58" w:rsidRDefault="00120719" w:rsidP="003C42BD">
      <w:pPr>
        <w:spacing w:line="360" w:lineRule="auto"/>
      </w:pPr>
      <w:r>
        <w:t xml:space="preserve">Some code snippets </w:t>
      </w:r>
      <w:r w:rsidR="00BA0925">
        <w:t>explaining</w:t>
      </w:r>
      <w:r>
        <w:t xml:space="preserve"> what has been discussed in Chapter 3 </w:t>
      </w:r>
      <w:r w:rsidR="00BA0925">
        <w:t>from</w:t>
      </w:r>
      <w:r>
        <w:t xml:space="preserve"> each </w:t>
      </w:r>
      <w:r w:rsidR="00BA0925">
        <w:t xml:space="preserve">subsystem </w:t>
      </w:r>
      <w:r>
        <w:t xml:space="preserve">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be </w:t>
      </w:r>
      <w:r w:rsidR="00C031DF">
        <w:t xml:space="preserve">better </w:t>
      </w:r>
      <w:r w:rsidR="001C6B58">
        <w:t xml:space="preserve">understood. </w:t>
      </w:r>
    </w:p>
    <w:p w14:paraId="266BA9D8" w14:textId="10665702" w:rsidR="00AA5BE9" w:rsidRDefault="00F00BE9" w:rsidP="00AA5BE9">
      <w:pPr>
        <w:pStyle w:val="Heading3"/>
      </w:pPr>
      <w:bookmarkStart w:id="134" w:name="_Toc169640936"/>
      <w:r>
        <w:t>Document Segmentation</w:t>
      </w:r>
      <w:bookmarkEnd w:id="134"/>
    </w:p>
    <w:p w14:paraId="32942063" w14:textId="77777777" w:rsidR="00F00BE9" w:rsidRDefault="00F00BE9" w:rsidP="00F00BE9"/>
    <w:p w14:paraId="774E19EB" w14:textId="2523459E"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the </w:t>
      </w:r>
      <w:r w:rsidR="00BA0925">
        <w:t>initialization of the GROBID container</w:t>
      </w:r>
      <w:r w:rsidR="00A43193">
        <w:t xml:space="preserve">. </w:t>
      </w:r>
      <w:r w:rsidR="000D1A9D">
        <w:t xml:space="preserve">The code snippet in </w:t>
      </w:r>
      <w:r w:rsidR="000D1A9D" w:rsidRPr="00CF38E5">
        <w:rPr>
          <w:i/>
          <w:iCs/>
        </w:rPr>
        <w:t>Figure 4-1</w:t>
      </w:r>
      <w:r w:rsidR="000D1A9D">
        <w:t xml:space="preserve"> </w:t>
      </w:r>
      <w:r w:rsidR="00995A35">
        <w:t xml:space="preserve">is the function through which the initialization is made. </w:t>
      </w:r>
    </w:p>
    <w:p w14:paraId="78AA9AC1" w14:textId="77777777" w:rsidR="000E6F3E" w:rsidRDefault="000E6F3E" w:rsidP="00995A35">
      <w:pPr>
        <w:spacing w:line="360" w:lineRule="auto"/>
      </w:pPr>
    </w:p>
    <w:p w14:paraId="61A37A9C" w14:textId="77777777" w:rsidR="000E6F3E" w:rsidRDefault="000E6F3E" w:rsidP="000E6F3E">
      <w:pPr>
        <w:spacing w:line="360" w:lineRule="auto"/>
      </w:pPr>
      <w:r>
        <w:t xml:space="preserve">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 </w:t>
      </w:r>
      <w:r w:rsidRPr="00CF38E5">
        <w:rPr>
          <w:i/>
          <w:iCs/>
        </w:rPr>
        <w:t>Figure 4-2</w:t>
      </w:r>
      <w:r>
        <w:t xml:space="preserve">. </w:t>
      </w:r>
    </w:p>
    <w:p w14:paraId="13DB6693" w14:textId="77777777" w:rsidR="00995A35" w:rsidRDefault="00995A35" w:rsidP="00F00BE9"/>
    <w:p w14:paraId="73B465B3" w14:textId="3B9AA8F5" w:rsidR="000E6F3E" w:rsidRDefault="000E6F3E" w:rsidP="000E6F3E">
      <w:pPr>
        <w:spacing w:line="360" w:lineRule="auto"/>
      </w:pPr>
      <w:r>
        <w:t xml:space="preserve">After the file content as well as its name is checked sufficiently, including the file extension, the content of the file, the filename. Additionally, the </w:t>
      </w:r>
      <w:r w:rsidRPr="008004C7">
        <w:rPr>
          <w:i/>
          <w:iCs/>
        </w:rPr>
        <w:t>secure_filename</w:t>
      </w:r>
      <w:r>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Default="000E6F3E" w:rsidP="00F00BE9"/>
    <w:p w14:paraId="17EF01E1" w14:textId="77777777" w:rsidR="000E6F3E" w:rsidRDefault="000E6F3E" w:rsidP="00F00BE9"/>
    <w:p w14:paraId="233EAF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7A3E9D"/>
          <w:sz w:val="20"/>
          <w:szCs w:val="20"/>
        </w:rPr>
        <w:lastRenderedPageBreak/>
        <w:t>async</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def</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AA3731"/>
          <w:sz w:val="20"/>
          <w:szCs w:val="20"/>
        </w:rPr>
        <w:t>parse_</w:t>
      </w:r>
      <w:proofErr w:type="gramStart"/>
      <w:r w:rsidRPr="00BA0925">
        <w:rPr>
          <w:rFonts w:ascii="Courier New" w:eastAsia="Times New Roman" w:hAnsi="Courier New" w:cs="Courier New"/>
          <w:b/>
          <w:bCs/>
          <w:color w:val="AA3731"/>
          <w:sz w:val="20"/>
          <w:szCs w:val="20"/>
        </w:rPr>
        <w:t>pdf</w:t>
      </w:r>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g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bool</w:t>
      </w:r>
      <w:r w:rsidRPr="00BA0925">
        <w:rPr>
          <w:rFonts w:ascii="Courier New" w:eastAsia="Times New Roman" w:hAnsi="Courier New" w:cs="Courier New"/>
          <w:color w:val="777777"/>
          <w:sz w:val="20"/>
          <w:szCs w:val="20"/>
        </w:rPr>
        <w:t>:</w:t>
      </w:r>
    </w:p>
    <w:p w14:paraId="36DB80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DD9803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Connect to the GROBID and summarize the PDF in the folder.</w:t>
      </w:r>
    </w:p>
    <w:p w14:paraId="3C1818BE"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xml:space="preserve">    </w:t>
      </w:r>
      <w:r w:rsidRPr="00BA0925">
        <w:rPr>
          <w:rFonts w:ascii="Courier New" w:eastAsia="Times New Roman" w:hAnsi="Courier New" w:cs="Courier New"/>
          <w:color w:val="777777"/>
          <w:sz w:val="20"/>
          <w:szCs w:val="20"/>
        </w:rPr>
        <w:t>"""</w:t>
      </w:r>
    </w:p>
    <w:p w14:paraId="7A6A443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app_</w:t>
      </w:r>
      <w:proofErr w:type="gramStart"/>
      <w:r w:rsidRPr="00BA0925">
        <w:rPr>
          <w:rFonts w:ascii="Courier New" w:eastAsia="Times New Roman" w:hAnsi="Courier New" w:cs="Courier New"/>
          <w:b/>
          <w:bCs/>
          <w:color w:val="AA3731"/>
          <w:sz w:val="20"/>
          <w:szCs w:val="20"/>
        </w:rPr>
        <w:t>context</w:t>
      </w:r>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p>
    <w:p w14:paraId="59C6EAC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gramStart"/>
      <w:r w:rsidRPr="00BA0925">
        <w:rPr>
          <w:rFonts w:ascii="Courier New" w:eastAsia="Times New Roman" w:hAnsi="Courier New" w:cs="Courier New"/>
          <w:b/>
          <w:bCs/>
          <w:color w:val="7A3E9D"/>
          <w:sz w:val="20"/>
          <w:szCs w:val="20"/>
        </w:rPr>
        <w:t>concurr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futures</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ThreadPoolExecuto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max_worker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1</w:t>
      </w:r>
      <w:r w:rsidRPr="00BA0925">
        <w:rPr>
          <w:rFonts w:ascii="Courier New" w:eastAsia="Times New Roman" w:hAnsi="Courier New" w:cs="Courier New"/>
          <w:color w:val="777777"/>
          <w:sz w:val="20"/>
          <w:szCs w:val="20"/>
        </w:rPr>
        <w:t>):</w:t>
      </w:r>
    </w:p>
    <w:p w14:paraId="3F2AED5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try</w:t>
      </w:r>
      <w:r w:rsidRPr="00BA0925">
        <w:rPr>
          <w:rFonts w:ascii="Courier New" w:eastAsia="Times New Roman" w:hAnsi="Courier New" w:cs="Courier New"/>
          <w:color w:val="777777"/>
          <w:sz w:val="20"/>
          <w:szCs w:val="20"/>
        </w:rPr>
        <w:t>:</w:t>
      </w:r>
    </w:p>
    <w:p w14:paraId="6CDF7918"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Grobid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config_path</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GROBID_CONFIG_PATH</w:t>
      </w:r>
      <w:r w:rsidRPr="00BA0925">
        <w:rPr>
          <w:rFonts w:ascii="Courier New" w:eastAsia="Times New Roman" w:hAnsi="Courier New" w:cs="Courier New"/>
          <w:color w:val="777777"/>
          <w:sz w:val="20"/>
          <w:szCs w:val="20"/>
        </w:rPr>
        <w:t>)</w:t>
      </w:r>
    </w:p>
    <w:p w14:paraId="543575C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gramStart"/>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process</w:t>
      </w:r>
      <w:proofErr w:type="gramEnd"/>
      <w:r w:rsidRPr="00BA0925">
        <w:rPr>
          <w:rFonts w:ascii="Courier New" w:eastAsia="Times New Roman" w:hAnsi="Courier New" w:cs="Courier New"/>
          <w:color w:val="777777"/>
          <w:sz w:val="20"/>
          <w:szCs w:val="20"/>
        </w:rPr>
        <w:t>(</w:t>
      </w:r>
    </w:p>
    <w:p w14:paraId="21F4D22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448C27"/>
          <w:sz w:val="20"/>
          <w:szCs w:val="20"/>
        </w:rPr>
        <w:t>processFulltextDocument</w:t>
      </w:r>
      <w:r w:rsidRPr="00BA0925">
        <w:rPr>
          <w:rFonts w:ascii="Courier New" w:eastAsia="Times New Roman" w:hAnsi="Courier New" w:cs="Courier New"/>
          <w:color w:val="777777"/>
          <w:sz w:val="20"/>
          <w:szCs w:val="20"/>
        </w:rPr>
        <w:t>",</w:t>
      </w:r>
    </w:p>
    <w:p w14:paraId="482DE63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UPLOAD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3E6E9D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outpu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SEGMENT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6CA48BC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onsolidate_citation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7F9257F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tei_coordinate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C46358A"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verbo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True</w:t>
      </w:r>
    </w:p>
    <w:p w14:paraId="1C80C4A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30411A2"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except</w:t>
      </w:r>
      <w:r w:rsidRPr="00BA0925">
        <w:rPr>
          <w:rFonts w:ascii="Courier New" w:eastAsia="Times New Roman" w:hAnsi="Courier New" w:cs="Courier New"/>
          <w:color w:val="777777"/>
          <w:sz w:val="20"/>
          <w:szCs w:val="20"/>
        </w:rPr>
        <w:t>:</w:t>
      </w:r>
    </w:p>
    <w:p w14:paraId="1E252FB9"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False</w:t>
      </w:r>
    </w:p>
    <w:p w14:paraId="0A5A6F9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True</w:t>
      </w:r>
    </w:p>
    <w:p w14:paraId="59CA2D50" w14:textId="02E099CC" w:rsidR="000E6F3E" w:rsidRDefault="00FF5B91" w:rsidP="000E6F3E">
      <w:pPr>
        <w:pStyle w:val="Caption"/>
      </w:pPr>
      <w:bookmarkStart w:id="135" w:name="_Toc169634975"/>
      <w:bookmarkStart w:id="136" w:name="_Toc169640888"/>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w:t>
      </w:r>
      <w:r w:rsidR="00DF29D5">
        <w:t>– GROBID initialization code snippet</w:t>
      </w:r>
      <w:bookmarkEnd w:id="135"/>
      <w:bookmarkEnd w:id="136"/>
    </w:p>
    <w:p w14:paraId="785FC90E" w14:textId="77777777" w:rsidR="000E6F3E" w:rsidRDefault="000E6F3E" w:rsidP="000E6F3E"/>
    <w:p w14:paraId="064B253B" w14:textId="77777777" w:rsidR="000E6F3E" w:rsidRDefault="000E6F3E" w:rsidP="000E6F3E">
      <w:pPr>
        <w:pStyle w:val="Heading3"/>
      </w:pPr>
      <w:bookmarkStart w:id="137" w:name="_Toc169640937"/>
      <w:r>
        <w:t>Text summarization</w:t>
      </w:r>
      <w:bookmarkEnd w:id="137"/>
    </w:p>
    <w:p w14:paraId="0BDFFF22" w14:textId="77777777" w:rsidR="000E6F3E" w:rsidRDefault="000E6F3E" w:rsidP="000E6F3E"/>
    <w:p w14:paraId="2B4B85C2" w14:textId="77777777" w:rsidR="000E6F3E" w:rsidRPr="000977E2" w:rsidRDefault="000E6F3E" w:rsidP="000E6F3E">
      <w:pPr>
        <w:spacing w:line="360" w:lineRule="auto"/>
      </w:pPr>
      <w:r>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fldChar w:fldCharType="begin"/>
      </w:r>
      <w:r>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fldChar w:fldCharType="separate"/>
      </w:r>
      <w:r w:rsidRPr="004A6F59">
        <w:t>[26]</w:t>
      </w:r>
      <w:r>
        <w:fldChar w:fldCharType="end"/>
      </w:r>
      <w:r>
        <w:t xml:space="preserve"> was utilized as the library of choice for implementation due to the large number of tools, support, and models available. </w:t>
      </w:r>
    </w:p>
    <w:p w14:paraId="5B34F90C" w14:textId="77777777" w:rsidR="000E6F3E" w:rsidRDefault="000E6F3E" w:rsidP="000E6F3E"/>
    <w:p w14:paraId="1DCA4A6E" w14:textId="77777777" w:rsidR="000E6F3E" w:rsidRDefault="000E6F3E" w:rsidP="000E6F3E"/>
    <w:p w14:paraId="407A7592" w14:textId="77777777" w:rsidR="000E6F3E" w:rsidRDefault="000E6F3E" w:rsidP="000E6F3E"/>
    <w:p w14:paraId="5705A49B" w14:textId="77777777" w:rsidR="00714AAC" w:rsidRDefault="00714AAC" w:rsidP="00DF29D5"/>
    <w:p w14:paraId="7D47431E"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b/>
          <w:bCs/>
          <w:color w:val="777777"/>
          <w:sz w:val="20"/>
          <w:szCs w:val="20"/>
        </w:rPr>
        <w:lastRenderedPageBreak/>
        <w:t>@</w:t>
      </w:r>
      <w:proofErr w:type="gramStart"/>
      <w:r w:rsidRPr="00C4507E">
        <w:rPr>
          <w:rFonts w:ascii="Courier New" w:eastAsia="Times New Roman" w:hAnsi="Courier New" w:cs="Courier New"/>
          <w:b/>
          <w:bCs/>
          <w:color w:val="7A3E9D"/>
          <w:sz w:val="20"/>
          <w:szCs w:val="20"/>
        </w:rPr>
        <w:t>app</w:t>
      </w:r>
      <w:r w:rsidRPr="00C4507E">
        <w:rPr>
          <w:rFonts w:ascii="Courier New" w:eastAsia="Times New Roman" w:hAnsi="Courier New" w:cs="Courier New"/>
          <w:b/>
          <w:bCs/>
          <w:color w:val="777777"/>
          <w:sz w:val="20"/>
          <w:szCs w:val="20"/>
        </w:rPr>
        <w:t>.</w:t>
      </w:r>
      <w:r w:rsidRPr="00C4507E">
        <w:rPr>
          <w:rFonts w:ascii="Courier New" w:eastAsia="Times New Roman" w:hAnsi="Courier New" w:cs="Courier New"/>
          <w:b/>
          <w:bCs/>
          <w:color w:val="AA3731"/>
          <w:sz w:val="20"/>
          <w:szCs w:val="20"/>
        </w:rPr>
        <w:t>route</w:t>
      </w:r>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method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31E6D354"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7A3E9D"/>
          <w:sz w:val="20"/>
          <w:szCs w:val="20"/>
        </w:rPr>
        <w:t>def</w:t>
      </w:r>
      <w:r w:rsidRPr="00C4507E">
        <w:rPr>
          <w:rFonts w:ascii="Courier New" w:eastAsia="Times New Roman" w:hAnsi="Courier New" w:cs="Courier New"/>
          <w:color w:val="333333"/>
          <w:sz w:val="20"/>
          <w:szCs w:val="20"/>
        </w:rPr>
        <w:t xml:space="preserve"> </w:t>
      </w:r>
      <w:proofErr w:type="gramStart"/>
      <w:r w:rsidRPr="00C4507E">
        <w:rPr>
          <w:rFonts w:ascii="Courier New" w:eastAsia="Times New Roman" w:hAnsi="Courier New" w:cs="Courier New"/>
          <w:b/>
          <w:bCs/>
          <w:color w:val="AA3731"/>
          <w:sz w:val="20"/>
          <w:szCs w:val="20"/>
        </w:rPr>
        <w:t>upload</w:t>
      </w:r>
      <w:r w:rsidRPr="00C4507E">
        <w:rPr>
          <w:rFonts w:ascii="Courier New" w:eastAsia="Times New Roman" w:hAnsi="Courier New" w:cs="Courier New"/>
          <w:color w:val="777777"/>
          <w:sz w:val="20"/>
          <w:szCs w:val="20"/>
        </w:rPr>
        <w:t>(</w:t>
      </w:r>
      <w:proofErr w:type="gramEnd"/>
      <w:r w:rsidRPr="00C4507E">
        <w:rPr>
          <w:rFonts w:ascii="Courier New" w:eastAsia="Times New Roman" w:hAnsi="Courier New" w:cs="Courier New"/>
          <w:color w:val="777777"/>
          <w:sz w:val="20"/>
          <w:szCs w:val="20"/>
        </w:rPr>
        <w:t>):</w:t>
      </w:r>
    </w:p>
    <w:p w14:paraId="7F461A0C"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method</w:t>
      </w:r>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0F8CCF6C" w14:textId="0D269064"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GET method</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5A3A7149" w14:textId="37813022"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in</w:t>
      </w:r>
      <w:r w:rsidRPr="00C4507E">
        <w:rPr>
          <w:rFonts w:ascii="Courier New" w:eastAsia="Times New Roman" w:hAnsi="Courier New" w:cs="Courier New"/>
          <w:color w:val="333333"/>
          <w:sz w:val="20"/>
          <w:szCs w:val="20"/>
        </w:rPr>
        <w:t xml:space="preserve"> </w:t>
      </w:r>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gramEnd"/>
      <w:r w:rsidRPr="00C4507E">
        <w:rPr>
          <w:rFonts w:ascii="Courier New" w:eastAsia="Times New Roman" w:hAnsi="Courier New" w:cs="Courier New"/>
          <w:color w:val="777777"/>
          <w:sz w:val="20"/>
          <w:szCs w:val="20"/>
        </w:rPr>
        <w:t>:</w:t>
      </w:r>
    </w:p>
    <w:p w14:paraId="4B6603EA" w14:textId="31662AB5"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files' header in pay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7888FFA" w14:textId="1DC4420C"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w:t>
      </w:r>
    </w:p>
    <w:p w14:paraId="127A0C2A" w14:textId="72204A10"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
    <w:p w14:paraId="68340521" w14:textId="315B7C82"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has no 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2EB5B9D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
    <w:p w14:paraId="51582A36" w14:textId="40023FEF"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xi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E5837A7"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allowed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gramEnd"/>
      <w:r w:rsidRPr="00C4507E">
        <w:rPr>
          <w:rFonts w:ascii="Courier New" w:eastAsia="Times New Roman" w:hAnsi="Courier New" w:cs="Courier New"/>
          <w:color w:val="777777"/>
          <w:sz w:val="20"/>
          <w:szCs w:val="20"/>
        </w:rPr>
        <w:t>):</w:t>
      </w:r>
    </w:p>
    <w:p w14:paraId="33C47E9E" w14:textId="58A01A7A"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nd with .pdf</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143A303E" w14:textId="7B3919CF"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w:t>
      </w:r>
      <w:r w:rsidR="00054500">
        <w:rPr>
          <w:rFonts w:ascii="Courier New" w:eastAsia="Times New Roman" w:hAnsi="Courier New" w:cs="Courier New"/>
          <w:color w:val="7A3E9D"/>
          <w:sz w:val="20"/>
          <w:szCs w:val="20"/>
        </w:rPr>
        <w:t>i</w:t>
      </w:r>
      <w:r w:rsidRPr="00C4507E">
        <w:rPr>
          <w:rFonts w:ascii="Courier New" w:eastAsia="Times New Roman" w:hAnsi="Courier New" w:cs="Courier New"/>
          <w:color w:val="7A3E9D"/>
          <w:sz w:val="20"/>
          <w:szCs w:val="20"/>
        </w:rPr>
        <w:t>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secure_file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gramEnd"/>
      <w:r w:rsidRPr="00C4507E">
        <w:rPr>
          <w:rFonts w:ascii="Courier New" w:eastAsia="Times New Roman" w:hAnsi="Courier New" w:cs="Courier New"/>
          <w:color w:val="777777"/>
          <w:sz w:val="20"/>
          <w:szCs w:val="20"/>
        </w:rPr>
        <w:t>)</w:t>
      </w:r>
    </w:p>
    <w:p w14:paraId="7F48FF2E" w14:textId="1B7E117D" w:rsidR="00C4507E" w:rsidRPr="00C4507E"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save</w:t>
      </w:r>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7A3E9D"/>
          <w:sz w:val="20"/>
          <w:szCs w:val="20"/>
        </w:rPr>
        <w:t>o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ath</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join</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app</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config</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_FOLDER</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11FB54B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Successfully send 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200</w:t>
      </w:r>
    </w:p>
    <w:p w14:paraId="03DBB51E" w14:textId="76654243" w:rsidR="00CF510E" w:rsidRDefault="000977E2" w:rsidP="000977E2">
      <w:pPr>
        <w:pStyle w:val="Caption"/>
      </w:pPr>
      <w:bookmarkStart w:id="138" w:name="_Toc169634976"/>
      <w:bookmarkStart w:id="139" w:name="_Toc169640889"/>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2</w:t>
      </w:r>
      <w:r w:rsidR="00F70DE3">
        <w:fldChar w:fldCharType="end"/>
      </w:r>
      <w:r>
        <w:t xml:space="preserve"> – </w:t>
      </w:r>
      <w:r w:rsidR="00C4507E">
        <w:t>PDF-uploading method</w:t>
      </w:r>
      <w:bookmarkEnd w:id="138"/>
      <w:bookmarkEnd w:id="139"/>
    </w:p>
    <w:p w14:paraId="06812D73" w14:textId="77777777" w:rsidR="008004C7" w:rsidRDefault="008004C7" w:rsidP="008004C7"/>
    <w:p w14:paraId="6C4ED417" w14:textId="52C90F58" w:rsidR="00095AB0" w:rsidRPr="00095AB0" w:rsidRDefault="003E7582" w:rsidP="003E7582">
      <w:pPr>
        <w:pStyle w:val="Heading4"/>
      </w:pPr>
      <w:bookmarkStart w:id="140" w:name="_Toc169640938"/>
      <w:r>
        <w:t>LSA</w:t>
      </w:r>
      <w:bookmarkEnd w:id="140"/>
    </w:p>
    <w:p w14:paraId="695349EF" w14:textId="77777777" w:rsidR="001A036E" w:rsidRDefault="001A036E" w:rsidP="001A036E">
      <w:pPr>
        <w:spacing w:line="360" w:lineRule="auto"/>
        <w:jc w:val="left"/>
      </w:pPr>
      <w:bookmarkStart w:id="141" w:name="_Toc514144991"/>
    </w:p>
    <w:p w14:paraId="1EA1E4BE" w14:textId="36579645" w:rsidR="009A38C1" w:rsidRDefault="007E275C" w:rsidP="003F0F0B">
      <w:pPr>
        <w:spacing w:line="360" w:lineRule="auto"/>
        <w:jc w:val="left"/>
      </w:pPr>
      <w:r>
        <w:t xml:space="preserve">The LSA summarization approach goes through </w:t>
      </w:r>
      <w:r w:rsidR="0088200C">
        <w:t>7 steps in total, including Tokenizing, NGram generation, stop words filtering, word frequency sorting, sentence detection, word searching</w:t>
      </w:r>
      <w:r w:rsidR="001A036E">
        <w:t xml:space="preserve">, and finally summarization. </w:t>
      </w:r>
      <w:r w:rsidR="006E1709">
        <w:t xml:space="preserve">While the first 3 steps are </w:t>
      </w:r>
      <w:r w:rsidR="005F16F3">
        <w:t xml:space="preserve">a part of the </w:t>
      </w:r>
      <w:r w:rsidR="005F16F3" w:rsidRPr="005F16F3">
        <w:rPr>
          <w:i/>
          <w:iCs/>
        </w:rPr>
        <w:t>_create_dictionary</w:t>
      </w:r>
      <w:r w:rsidR="005F16F3">
        <w:t xml:space="preserve"> function, the remaining steps are distributed among the remaining function calls due to their complexity. </w:t>
      </w:r>
      <w:r w:rsidR="00115916">
        <w:t xml:space="preserve">The summary is then generated by </w:t>
      </w:r>
      <w:r w:rsidR="009A38C1">
        <w:t xml:space="preserve">using the output from the steps above. This can be seen in </w:t>
      </w:r>
      <w:r w:rsidR="009A38C1" w:rsidRPr="00CF38E5">
        <w:rPr>
          <w:i/>
          <w:iCs/>
        </w:rPr>
        <w:t>Figure 4-</w:t>
      </w:r>
      <w:r w:rsidR="005F16F3" w:rsidRPr="00CF38E5">
        <w:rPr>
          <w:i/>
          <w:iCs/>
        </w:rPr>
        <w:t>3</w:t>
      </w:r>
      <w:r w:rsidR="005F16F3">
        <w:t>.</w:t>
      </w:r>
    </w:p>
    <w:p w14:paraId="572FE3C9" w14:textId="77777777" w:rsidR="000E6F3E" w:rsidRDefault="000E6F3E" w:rsidP="003F0F0B">
      <w:pPr>
        <w:spacing w:line="360" w:lineRule="auto"/>
        <w:jc w:val="left"/>
      </w:pPr>
    </w:p>
    <w:p w14:paraId="09E938A5" w14:textId="77777777" w:rsidR="000E6F3E" w:rsidRDefault="000E6F3E" w:rsidP="003F0F0B">
      <w:pPr>
        <w:spacing w:line="360" w:lineRule="auto"/>
        <w:jc w:val="left"/>
      </w:pPr>
    </w:p>
    <w:p w14:paraId="45106344" w14:textId="77777777" w:rsidR="000E6F3E" w:rsidRDefault="000E6F3E" w:rsidP="003F0F0B">
      <w:pPr>
        <w:spacing w:line="360" w:lineRule="auto"/>
        <w:jc w:val="left"/>
      </w:pPr>
    </w:p>
    <w:p w14:paraId="0E97BBAC" w14:textId="77777777" w:rsidR="000E6F3E" w:rsidRDefault="000E6F3E" w:rsidP="003F0F0B">
      <w:pPr>
        <w:spacing w:line="360" w:lineRule="auto"/>
        <w:jc w:val="left"/>
      </w:pPr>
    </w:p>
    <w:p w14:paraId="2BEE0714" w14:textId="77777777" w:rsidR="000E6F3E" w:rsidRDefault="000E6F3E" w:rsidP="003F0F0B">
      <w:pPr>
        <w:spacing w:line="360" w:lineRule="auto"/>
        <w:jc w:val="left"/>
      </w:pPr>
    </w:p>
    <w:p w14:paraId="38235F01" w14:textId="77777777" w:rsidR="000E6F3E" w:rsidRPr="003F0F0B" w:rsidRDefault="000E6F3E" w:rsidP="003F0F0B">
      <w:pPr>
        <w:spacing w:line="360" w:lineRule="auto"/>
        <w:jc w:val="left"/>
      </w:pPr>
    </w:p>
    <w:p w14:paraId="48353AF5" w14:textId="566806E5" w:rsidR="00866F89" w:rsidRPr="00866F89"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7A3E9D"/>
          <w:sz w:val="20"/>
          <w:szCs w:val="20"/>
        </w:rPr>
        <w:lastRenderedPageBreak/>
        <w:t>def</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 xml:space="preserve">lsa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in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g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p>
    <w:p w14:paraId="3D239F8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f</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AA3731"/>
          <w:sz w:val="20"/>
          <w:szCs w:val="20"/>
        </w:rPr>
        <w:t>len</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9C5D27"/>
          <w:sz w:val="20"/>
          <w:szCs w:val="20"/>
        </w:rPr>
        <w:t>0</w:t>
      </w:r>
      <w:r w:rsidRPr="00866F89">
        <w:rPr>
          <w:rFonts w:ascii="Courier New" w:eastAsia="Times New Roman" w:hAnsi="Courier New" w:cs="Courier New"/>
          <w:color w:val="777777"/>
          <w:sz w:val="20"/>
          <w:szCs w:val="20"/>
        </w:rPr>
        <w:t>):</w:t>
      </w:r>
    </w:p>
    <w:p w14:paraId="1AAC8FD5"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6916AD4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dictionar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444C24C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ent_tokenize</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382CD71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w:t>
      </w:r>
      <w:proofErr w:type="gramStart"/>
      <w:r w:rsidRPr="00866F89">
        <w:rPr>
          <w:rFonts w:ascii="Courier New" w:eastAsia="Times New Roman" w:hAnsi="Courier New" w:cs="Courier New"/>
          <w:b/>
          <w:bCs/>
          <w:color w:val="AA3731"/>
          <w:sz w:val="20"/>
          <w:szCs w:val="20"/>
        </w:rPr>
        <w:t>matrix</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777777"/>
          <w:sz w:val="20"/>
          <w:szCs w:val="20"/>
        </w:rPr>
        <w:t>)</w:t>
      </w:r>
    </w:p>
    <w:p w14:paraId="7A6B78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ompute_term_frequenc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p>
    <w:p w14:paraId="07FAEF2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u</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ingular_value_</w:t>
      </w:r>
      <w:proofErr w:type="gramStart"/>
      <w:r w:rsidRPr="00866F89">
        <w:rPr>
          <w:rFonts w:ascii="Courier New" w:eastAsia="Times New Roman" w:hAnsi="Courier New" w:cs="Courier New"/>
          <w:b/>
          <w:bCs/>
          <w:color w:val="AA3731"/>
          <w:sz w:val="20"/>
          <w:szCs w:val="20"/>
        </w:rPr>
        <w:t>decomposition</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full_matrice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9C5D27"/>
          <w:sz w:val="20"/>
          <w:szCs w:val="20"/>
        </w:rPr>
        <w:t>False</w:t>
      </w:r>
      <w:r w:rsidRPr="00866F89">
        <w:rPr>
          <w:rFonts w:ascii="Courier New" w:eastAsia="Times New Roman" w:hAnsi="Courier New" w:cs="Courier New"/>
          <w:color w:val="777777"/>
          <w:sz w:val="20"/>
          <w:szCs w:val="20"/>
        </w:rPr>
        <w:t>)</w:t>
      </w:r>
    </w:p>
    <w:p w14:paraId="1F43B108"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proofErr w:type="gramStart"/>
      <w:r w:rsidRPr="00866F89">
        <w:rPr>
          <w:rFonts w:ascii="Courier New" w:eastAsia="Times New Roman" w:hAnsi="Courier New" w:cs="Courier New"/>
          <w:b/>
          <w:bCs/>
          <w:color w:val="AA3731"/>
          <w:sz w:val="20"/>
          <w:szCs w:val="20"/>
        </w:rPr>
        <w:t>iter</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b/>
          <w:bCs/>
          <w:color w:val="AA3731"/>
          <w:sz w:val="20"/>
          <w:szCs w:val="20"/>
        </w:rPr>
        <w:t>_compute_rank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777777"/>
          <w:sz w:val="20"/>
          <w:szCs w:val="20"/>
        </w:rPr>
        <w:t>))</w:t>
      </w:r>
    </w:p>
    <w:p w14:paraId="19158F1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get_best_</w:t>
      </w:r>
      <w:proofErr w:type="gramStart"/>
      <w:r w:rsidRPr="00866F89">
        <w:rPr>
          <w:rFonts w:ascii="Courier New" w:eastAsia="Times New Roman" w:hAnsi="Courier New" w:cs="Courier New"/>
          <w:b/>
          <w:bCs/>
          <w:color w:val="AA3731"/>
          <w:sz w:val="20"/>
          <w:szCs w:val="20"/>
        </w:rPr>
        <w:t>sentences</w:t>
      </w:r>
      <w:r w:rsidRPr="00866F89">
        <w:rPr>
          <w:rFonts w:ascii="Courier New" w:eastAsia="Times New Roman" w:hAnsi="Courier New" w:cs="Courier New"/>
          <w:color w:val="777777"/>
          <w:sz w:val="20"/>
          <w:szCs w:val="20"/>
        </w:rPr>
        <w:t>(</w:t>
      </w:r>
      <w:proofErr w:type="gramEnd"/>
    </w:p>
    <w:p w14:paraId="6B20127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777777"/>
          <w:sz w:val="20"/>
          <w:szCs w:val="20"/>
        </w:rPr>
        <w:t>,</w:t>
      </w:r>
    </w:p>
    <w:p w14:paraId="48725D24"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p>
    <w:p w14:paraId="666C012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lambda</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n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777777"/>
          <w:sz w:val="20"/>
          <w:szCs w:val="20"/>
        </w:rPr>
        <w:t>)</w:t>
      </w:r>
    </w:p>
    <w:p w14:paraId="3D13093A" w14:textId="08D9CAC3"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E55C8F2"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DF657FC" w14:textId="26445A28"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fo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777777"/>
          <w:sz w:val="20"/>
          <w:szCs w:val="20"/>
        </w:rPr>
        <w:t>:</w:t>
      </w:r>
    </w:p>
    <w:p w14:paraId="4C3B8D9A" w14:textId="274376AA"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p>
    <w:p w14:paraId="23B43D6A"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p>
    <w:p w14:paraId="526413DC" w14:textId="6B672011" w:rsidR="009A7818" w:rsidRDefault="009A7818" w:rsidP="009A7818">
      <w:pPr>
        <w:pStyle w:val="Caption"/>
      </w:pPr>
      <w:bookmarkStart w:id="142" w:name="_Toc169634977"/>
      <w:bookmarkStart w:id="143" w:name="_Toc169640890"/>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3</w:t>
      </w:r>
      <w:r w:rsidR="00F70DE3">
        <w:fldChar w:fldCharType="end"/>
      </w:r>
      <w:r>
        <w:t xml:space="preserve"> – LSA Implementation</w:t>
      </w:r>
      <w:bookmarkEnd w:id="142"/>
      <w:bookmarkEnd w:id="143"/>
    </w:p>
    <w:p w14:paraId="3C42DC08" w14:textId="3002FF32" w:rsidR="006F1BED" w:rsidRDefault="007862C2" w:rsidP="006F1BED">
      <w:pPr>
        <w:spacing w:line="360" w:lineRule="auto"/>
      </w:pPr>
      <w:r>
        <w:t xml:space="preserve">The summarization process above works by </w:t>
      </w:r>
      <w:r w:rsidR="00A425D6">
        <w:t xml:space="preserve">looping through </w:t>
      </w:r>
      <w:r w:rsidR="003D0F03">
        <w:t>each</w:t>
      </w:r>
      <w:r w:rsidR="00A425D6">
        <w:t xml:space="preserve"> summary sentence</w:t>
      </w:r>
      <w:r w:rsidR="00DA5BCB">
        <w:t xml:space="preserve">, </w:t>
      </w:r>
      <w:r w:rsidR="006F1BED">
        <w:t>conducting</w:t>
      </w:r>
      <w:r w:rsidR="00DA5BCB">
        <w:t xml:space="preserve"> word searching on it, and stor</w:t>
      </w:r>
      <w:r w:rsidR="003D0F03">
        <w:t>ing</w:t>
      </w:r>
      <w:r w:rsidR="00DA5BCB">
        <w:t xml:space="preserve"> the results in a</w:t>
      </w:r>
      <w:r w:rsidR="006F1BED">
        <w:t xml:space="preserve"> list. The summary is then concatenated and constructed from said list. </w:t>
      </w:r>
    </w:p>
    <w:p w14:paraId="75123D72" w14:textId="77777777" w:rsidR="000E6F3E" w:rsidRDefault="000E6F3E" w:rsidP="006F1BED">
      <w:pPr>
        <w:spacing w:line="360" w:lineRule="auto"/>
      </w:pPr>
    </w:p>
    <w:p w14:paraId="6E51BDA4" w14:textId="3FC20C54" w:rsidR="006F1BED" w:rsidRDefault="006F1BED" w:rsidP="006F1BED">
      <w:pPr>
        <w:pStyle w:val="Heading4"/>
      </w:pPr>
      <w:bookmarkStart w:id="144" w:name="_Toc169640939"/>
      <w:r>
        <w:t>TextRank</w:t>
      </w:r>
      <w:bookmarkEnd w:id="144"/>
    </w:p>
    <w:p w14:paraId="01C4DE80" w14:textId="77777777" w:rsidR="006F1BED" w:rsidRDefault="006F1BED" w:rsidP="006F1BED"/>
    <w:p w14:paraId="0DBC7DF9" w14:textId="0735A2FB" w:rsidR="006F1BED" w:rsidRDefault="006F1BED" w:rsidP="003D0F03">
      <w:pPr>
        <w:spacing w:line="360" w:lineRule="auto"/>
      </w:pPr>
      <w:r>
        <w:t xml:space="preserve">As mentioned, the TextRank implementation is made using a library called </w:t>
      </w:r>
      <w:r w:rsidRPr="009A7818">
        <w:rPr>
          <w:i/>
          <w:iCs/>
        </w:rPr>
        <w:t>summa</w:t>
      </w:r>
      <w:r>
        <w:t xml:space="preserve">, </w:t>
      </w:r>
      <w:r w:rsidR="0068600D">
        <w:t xml:space="preserve">this can be seen through </w:t>
      </w:r>
      <w:r w:rsidR="0068600D" w:rsidRPr="00CF38E5">
        <w:rPr>
          <w:i/>
          <w:iCs/>
        </w:rPr>
        <w:t>Figure 4-5</w:t>
      </w:r>
      <w:r w:rsidR="0068600D">
        <w:t xml:space="preserve">, where the summarization function is defined. </w:t>
      </w:r>
    </w:p>
    <w:p w14:paraId="6D9100C0" w14:textId="77777777" w:rsidR="000E6F3E" w:rsidRDefault="000E6F3E" w:rsidP="003D0F03">
      <w:pPr>
        <w:spacing w:line="360" w:lineRule="auto"/>
      </w:pPr>
    </w:p>
    <w:p w14:paraId="40247702" w14:textId="77777777" w:rsidR="000E6F3E" w:rsidRDefault="000E6F3E" w:rsidP="003D0F03">
      <w:pPr>
        <w:spacing w:line="360" w:lineRule="auto"/>
      </w:pPr>
    </w:p>
    <w:p w14:paraId="19296CD5" w14:textId="675B94F1"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7A3E9D"/>
          <w:sz w:val="20"/>
          <w:szCs w:val="20"/>
        </w:rPr>
        <w:t>def</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_</w:t>
      </w:r>
      <w:proofErr w:type="gramStart"/>
      <w:r w:rsidRPr="009A7818">
        <w:rPr>
          <w:rFonts w:ascii="Courier New" w:eastAsia="Times New Roman" w:hAnsi="Courier New" w:cs="Courier New"/>
          <w:b/>
          <w:bCs/>
          <w:color w:val="AA3731"/>
          <w:sz w:val="20"/>
          <w:szCs w:val="20"/>
        </w:rPr>
        <w:t>tex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in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g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p>
    <w:p w14:paraId="6540E27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4B69C6"/>
          <w:sz w:val="20"/>
          <w:szCs w:val="20"/>
        </w:rPr>
        <w:t>return</w:t>
      </w:r>
      <w:r w:rsidRPr="009A7818">
        <w:rPr>
          <w:rFonts w:ascii="Courier New" w:eastAsia="Times New Roman" w:hAnsi="Courier New" w:cs="Courier New"/>
          <w:color w:val="333333"/>
          <w:sz w:val="20"/>
          <w:szCs w:val="20"/>
        </w:rPr>
        <w:t xml:space="preserve"> </w:t>
      </w:r>
      <w:proofErr w:type="gramStart"/>
      <w:r w:rsidRPr="009A7818">
        <w:rPr>
          <w:rFonts w:ascii="Courier New" w:eastAsia="Times New Roman" w:hAnsi="Courier New" w:cs="Courier New"/>
          <w:b/>
          <w:bCs/>
          <w:color w:val="AA3731"/>
          <w:sz w:val="20"/>
          <w:szCs w:val="20"/>
        </w:rPr>
        <w:t>summarize</w:t>
      </w:r>
      <w:r w:rsidRPr="009A7818">
        <w:rPr>
          <w:rFonts w:ascii="Courier New" w:eastAsia="Times New Roman" w:hAnsi="Courier New" w:cs="Courier New"/>
          <w:color w:val="777777"/>
          <w:sz w:val="20"/>
          <w:szCs w:val="20"/>
        </w:rPr>
        <w:t>(</w:t>
      </w:r>
      <w:proofErr w:type="gramEnd"/>
    </w:p>
    <w:p w14:paraId="053E080B"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p>
    <w:p w14:paraId="37C742AC"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words</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_get_max_length_sentence</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9C5D27"/>
          <w:sz w:val="20"/>
          <w:szCs w:val="20"/>
        </w:rPr>
        <w:t>5</w:t>
      </w:r>
      <w:r w:rsidRPr="009A7818">
        <w:rPr>
          <w:rFonts w:ascii="Courier New" w:eastAsia="Times New Roman" w:hAnsi="Courier New" w:cs="Courier New"/>
          <w:color w:val="777777"/>
          <w:sz w:val="20"/>
          <w:szCs w:val="20"/>
        </w:rPr>
        <w:t>),</w:t>
      </w:r>
    </w:p>
    <w:p w14:paraId="72558E8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additional_stopwords</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ummary</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get_stop_word_</w:t>
      </w:r>
      <w:proofErr w:type="gramStart"/>
      <w:r w:rsidRPr="009A7818">
        <w:rPr>
          <w:rFonts w:ascii="Courier New" w:eastAsia="Times New Roman" w:hAnsi="Courier New" w:cs="Courier New"/>
          <w:b/>
          <w:bCs/>
          <w:color w:val="AA3731"/>
          <w:sz w:val="20"/>
          <w:szCs w:val="20"/>
        </w:rPr>
        <w:t>lis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77777"/>
          <w:sz w:val="20"/>
          <w:szCs w:val="20"/>
        </w:rPr>
        <w:t>)</w:t>
      </w:r>
    </w:p>
    <w:p w14:paraId="574AE821"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p>
    <w:p w14:paraId="1531397D" w14:textId="1DB41C68" w:rsidR="0068600D" w:rsidRDefault="00783B83" w:rsidP="00783B83">
      <w:pPr>
        <w:pStyle w:val="Caption"/>
      </w:pPr>
      <w:bookmarkStart w:id="145" w:name="_Toc169634978"/>
      <w:bookmarkStart w:id="146" w:name="_Toc169640891"/>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4</w:t>
      </w:r>
      <w:r w:rsidR="00F70DE3">
        <w:fldChar w:fldCharType="end"/>
      </w:r>
      <w:r>
        <w:t xml:space="preserve"> – TextRank summarization function</w:t>
      </w:r>
      <w:bookmarkEnd w:id="145"/>
      <w:bookmarkEnd w:id="146"/>
    </w:p>
    <w:p w14:paraId="0315950C" w14:textId="2BC70EBF" w:rsidR="00455021"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w:t>
      </w:r>
      <w:r w:rsidR="00AC08CB">
        <w:t xml:space="preserve">“words” is the </w:t>
      </w:r>
      <w:r w:rsidR="009A7818">
        <w:t>upper word</w:t>
      </w:r>
      <w:r w:rsidR="00AC08CB">
        <w:t xml:space="preserve"> limit of the resulting summary</w:t>
      </w:r>
      <w:r w:rsidR="00513F74">
        <w:t xml:space="preserve"> and “additional_stopwords” refers to the</w:t>
      </w:r>
      <w:r w:rsidR="00BE60FE">
        <w:t xml:space="preserve"> list of words that </w:t>
      </w:r>
      <w:r w:rsidR="00F05048">
        <w:t>need</w:t>
      </w:r>
      <w:r w:rsidR="00BE60FE">
        <w:t xml:space="preserve"> to be </w:t>
      </w:r>
      <w:r w:rsidR="00312F2E">
        <w:t>filtered</w:t>
      </w:r>
      <w:r w:rsidR="00BE60FE">
        <w:t xml:space="preserve"> out before processing the summary. </w:t>
      </w:r>
      <w:r w:rsidR="009A7818">
        <w:t xml:space="preserve">In order to control the number of </w:t>
      </w:r>
      <w:r w:rsidR="003D0F03">
        <w:t>sentences</w:t>
      </w:r>
      <w:r w:rsidR="009A7818">
        <w:t xml:space="preserve"> the resulting summary will have, the length of the longest sentence in the provided text must be calculated, which is the responsibility of the _get_max_length_sentence function</w:t>
      </w:r>
      <w:r w:rsidR="003D0F03">
        <w:t>. Utilizing which, only the text that needs to be summarized and the number of sentences needs to be passed in as parameter.</w:t>
      </w:r>
    </w:p>
    <w:p w14:paraId="25ADFC74" w14:textId="4CCEC5B1" w:rsidR="003D0F03" w:rsidRDefault="003D0F03" w:rsidP="003D0F03">
      <w:pPr>
        <w:pStyle w:val="Heading4"/>
      </w:pPr>
      <w:bookmarkStart w:id="147" w:name="_Toc169640940"/>
      <w:r>
        <w:t>Pretrained models</w:t>
      </w:r>
      <w:bookmarkEnd w:id="147"/>
    </w:p>
    <w:p w14:paraId="41B48063" w14:textId="77777777" w:rsidR="003D0F03" w:rsidRDefault="003D0F03" w:rsidP="003D0F03"/>
    <w:p w14:paraId="6A8C3693" w14:textId="06BD9717" w:rsidR="003D0F03" w:rsidRDefault="003D0F03" w:rsidP="00B874AA">
      <w:pPr>
        <w:spacing w:line="360" w:lineRule="auto"/>
      </w:pPr>
      <w:r>
        <w:t xml:space="preserve">Even though small differences exist when implementing different models with regards to how each one is initialized and </w:t>
      </w:r>
      <w:r w:rsidR="00616DA2">
        <w:t>utilized, a familiar structure can be distilled</w:t>
      </w:r>
      <w:r>
        <w:t xml:space="preserve">. </w:t>
      </w:r>
      <w:r w:rsidR="00616DA2">
        <w:t>Due to</w:t>
      </w:r>
      <w:r w:rsidR="00B874AA">
        <w:t xml:space="preserve"> loading a model requiring an extended amount of time, it is preloaded and cached, allowing for subsequent usage requiring less memory and time to complete a task. An example of preloading the model can be found in </w:t>
      </w:r>
      <w:r w:rsidR="00B874AA" w:rsidRPr="00CF38E5">
        <w:rPr>
          <w:i/>
          <w:iCs/>
        </w:rPr>
        <w:t>Figure 4-4</w:t>
      </w:r>
      <w:r w:rsidR="00B874AA">
        <w:t>.</w:t>
      </w:r>
    </w:p>
    <w:p w14:paraId="11FB068D" w14:textId="04BB64C8"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7A3E9D"/>
          <w:sz w:val="20"/>
          <w:szCs w:val="20"/>
        </w:rPr>
        <w:t>async</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f</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AA3731"/>
          <w:sz w:val="20"/>
          <w:szCs w:val="20"/>
        </w:rPr>
        <w:t>preload_stable_lm_chat_1_6</w:t>
      </w:r>
      <w:proofErr w:type="gramStart"/>
      <w:r w:rsidRPr="00B874AA">
        <w:rPr>
          <w:rFonts w:ascii="Courier New" w:eastAsia="Times New Roman" w:hAnsi="Courier New" w:cs="Courier New"/>
          <w:b/>
          <w:bCs/>
          <w:color w:val="AA3731"/>
          <w:sz w:val="20"/>
          <w:szCs w:val="20"/>
        </w:rPr>
        <w:t>b</w:t>
      </w:r>
      <w:r w:rsidRPr="00B874AA">
        <w:rPr>
          <w:rFonts w:ascii="Courier New" w:eastAsia="Times New Roman" w:hAnsi="Courier New" w:cs="Courier New"/>
          <w:color w:val="777777"/>
          <w:sz w:val="20"/>
          <w:szCs w:val="20"/>
        </w:rPr>
        <w:t>(</w:t>
      </w:r>
      <w:proofErr w:type="gramEnd"/>
      <w:r w:rsidRPr="00B874AA">
        <w:rPr>
          <w:rFonts w:ascii="Courier New" w:eastAsia="Times New Roman" w:hAnsi="Courier New" w:cs="Courier New"/>
          <w:color w:val="777777"/>
          <w:sz w:val="20"/>
          <w:szCs w:val="20"/>
        </w:rPr>
        <w:t>):</w:t>
      </w:r>
    </w:p>
    <w:p w14:paraId="6636FF40"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p>
    <w:p w14:paraId="66EB24A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p>
    <w:p w14:paraId="606FDF3C"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Tokenizer</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r w:rsidRPr="00B874AA">
        <w:rPr>
          <w:rFonts w:ascii="Courier New" w:eastAsia="Times New Roman" w:hAnsi="Courier New" w:cs="Courier New"/>
          <w:color w:val="777777"/>
          <w:sz w:val="20"/>
          <w:szCs w:val="20"/>
        </w:rPr>
        <w:t>(</w:t>
      </w:r>
      <w:proofErr w:type="gramEnd"/>
    </w:p>
    <w:p w14:paraId="3C55CCB6"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65E9CB72" w14:textId="7AFE45E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w:t>
      </w:r>
      <w:r w:rsidRPr="00B874AA">
        <w:rPr>
          <w:rFonts w:ascii="Courier New" w:eastAsia="Times New Roman" w:hAnsi="Courier New" w:cs="Courier New"/>
          <w:color w:val="777777"/>
          <w:sz w:val="20"/>
          <w:szCs w:val="20"/>
        </w:rPr>
        <w:t>)</w:t>
      </w:r>
    </w:p>
    <w:p w14:paraId="552EB7C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ModelForCausalLM</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r w:rsidRPr="00B874AA">
        <w:rPr>
          <w:rFonts w:ascii="Courier New" w:eastAsia="Times New Roman" w:hAnsi="Courier New" w:cs="Courier New"/>
          <w:color w:val="777777"/>
          <w:sz w:val="20"/>
          <w:szCs w:val="20"/>
        </w:rPr>
        <w:t>(</w:t>
      </w:r>
      <w:proofErr w:type="gramEnd"/>
    </w:p>
    <w:p w14:paraId="7C4CD4DB"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2A8EE306"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vice_map</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auto</w:t>
      </w:r>
      <w:r w:rsidRPr="00B874AA">
        <w:rPr>
          <w:rFonts w:ascii="Courier New" w:eastAsia="Times New Roman" w:hAnsi="Courier New" w:cs="Courier New"/>
          <w:color w:val="777777"/>
          <w:sz w:val="20"/>
          <w:szCs w:val="20"/>
        </w:rPr>
        <w:t>",</w:t>
      </w:r>
    </w:p>
    <w:p w14:paraId="4E073035" w14:textId="07CCB305"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p>
    <w:p w14:paraId="75CF047C" w14:textId="14D42511" w:rsidR="00B874AA" w:rsidRDefault="00B874AA" w:rsidP="00B874AA">
      <w:pPr>
        <w:pStyle w:val="Caption"/>
      </w:pPr>
      <w:bookmarkStart w:id="148" w:name="_Toc169634979"/>
      <w:bookmarkStart w:id="149" w:name="_Toc169640892"/>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5</w:t>
      </w:r>
      <w:r w:rsidR="00F70DE3">
        <w:fldChar w:fldCharType="end"/>
      </w:r>
      <w:r>
        <w:t xml:space="preserve"> – Model preloading</w:t>
      </w:r>
      <w:bookmarkEnd w:id="148"/>
      <w:bookmarkEnd w:id="149"/>
    </w:p>
    <w:p w14:paraId="072B3B28" w14:textId="2D2D3CCF" w:rsidR="00891A73" w:rsidRDefault="00C35116" w:rsidP="007D3966">
      <w:pPr>
        <w:spacing w:line="360" w:lineRule="auto"/>
      </w:pPr>
      <w:r>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Pr="00B874AA">
        <w:t>stablelm-2-1_6b-chat</w:t>
      </w:r>
      <w:r>
        <w:t xml:space="preserve"> </w:t>
      </w:r>
      <w:r w:rsidR="00BC5DA3">
        <w:t xml:space="preserve">as per the requirement of each model. Finally, the text is then passed into the model where it would be processed, and the result can be obtained. The process can be seen in </w:t>
      </w:r>
      <w:r w:rsidR="00BC5DA3" w:rsidRPr="00CF38E5">
        <w:rPr>
          <w:i/>
          <w:iCs/>
        </w:rPr>
        <w:t>Figure 4-5</w:t>
      </w:r>
      <w:r w:rsidR="00BC5DA3">
        <w:t xml:space="preserve"> in the case of </w:t>
      </w:r>
      <w:r w:rsidR="00BC5DA3" w:rsidRPr="00B874AA">
        <w:t>stablelm-2-1_6b-chat</w:t>
      </w:r>
      <w:r w:rsidR="00BC5DA3">
        <w:t>.</w:t>
      </w:r>
    </w:p>
    <w:p w14:paraId="13E98B1B" w14:textId="77777777" w:rsidR="00BC5DA3" w:rsidRDefault="00BC5DA3" w:rsidP="00B874AA"/>
    <w:p w14:paraId="4A26AA09" w14:textId="6EE1557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7A3E9D"/>
          <w:sz w:val="20"/>
          <w:szCs w:val="20"/>
        </w:rPr>
        <w:t>async</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ef</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stable_lm_chat_1_6b</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g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
    <w:p w14:paraId="22D479ED" w14:textId="55996B9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ro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us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prompt_constructo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4C563F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apply</w:t>
      </w:r>
      <w:proofErr w:type="gramEnd"/>
      <w:r w:rsidRPr="00BC5DA3">
        <w:rPr>
          <w:rFonts w:ascii="Courier New" w:eastAsia="Times New Roman" w:hAnsi="Courier New" w:cs="Courier New"/>
          <w:b/>
          <w:bCs/>
          <w:color w:val="AA3731"/>
          <w:sz w:val="20"/>
          <w:szCs w:val="20"/>
        </w:rPr>
        <w:t>_chat_template</w:t>
      </w:r>
      <w:r w:rsidRPr="00BC5DA3">
        <w:rPr>
          <w:rFonts w:ascii="Courier New" w:eastAsia="Times New Roman" w:hAnsi="Courier New" w:cs="Courier New"/>
          <w:color w:val="777777"/>
          <w:sz w:val="20"/>
          <w:szCs w:val="20"/>
        </w:rPr>
        <w:t>(</w:t>
      </w:r>
    </w:p>
    <w:p w14:paraId="23D5D41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777777"/>
          <w:sz w:val="20"/>
          <w:szCs w:val="20"/>
        </w:rPr>
        <w:t>,</w:t>
      </w:r>
    </w:p>
    <w:p w14:paraId="5D368D6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add_generation_promp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r w:rsidRPr="00BC5DA3">
        <w:rPr>
          <w:rFonts w:ascii="Courier New" w:eastAsia="Times New Roman" w:hAnsi="Courier New" w:cs="Courier New"/>
          <w:color w:val="777777"/>
          <w:sz w:val="20"/>
          <w:szCs w:val="20"/>
        </w:rPr>
        <w:t>,</w:t>
      </w:r>
    </w:p>
    <w:p w14:paraId="10DBD62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return_tensor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pt</w:t>
      </w:r>
      <w:r w:rsidRPr="00BC5DA3">
        <w:rPr>
          <w:rFonts w:ascii="Courier New" w:eastAsia="Times New Roman" w:hAnsi="Courier New" w:cs="Courier New"/>
          <w:color w:val="777777"/>
          <w:sz w:val="20"/>
          <w:szCs w:val="20"/>
        </w:rPr>
        <w:t>'</w:t>
      </w:r>
    </w:p>
    <w:p w14:paraId="0EA5D23D" w14:textId="79C2195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0A7F39F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generate</w:t>
      </w:r>
      <w:proofErr w:type="gramEnd"/>
      <w:r w:rsidRPr="00BC5DA3">
        <w:rPr>
          <w:rFonts w:ascii="Courier New" w:eastAsia="Times New Roman" w:hAnsi="Courier New" w:cs="Courier New"/>
          <w:color w:val="777777"/>
          <w:sz w:val="20"/>
          <w:szCs w:val="20"/>
        </w:rPr>
        <w:t>(</w:t>
      </w:r>
    </w:p>
    <w:p w14:paraId="4DE071DB"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to</w:t>
      </w:r>
      <w:r w:rsidRPr="00BC5DA3">
        <w:rPr>
          <w:rFonts w:ascii="Courier New" w:eastAsia="Times New Roman" w:hAnsi="Courier New" w:cs="Courier New"/>
          <w:color w:val="777777"/>
          <w:sz w:val="20"/>
          <w:szCs w:val="20"/>
        </w:rPr>
        <w:t>(</w:t>
      </w:r>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device</w:t>
      </w:r>
      <w:proofErr w:type="gramEnd"/>
      <w:r w:rsidRPr="00BC5DA3">
        <w:rPr>
          <w:rFonts w:ascii="Courier New" w:eastAsia="Times New Roman" w:hAnsi="Courier New" w:cs="Courier New"/>
          <w:color w:val="777777"/>
          <w:sz w:val="20"/>
          <w:szCs w:val="20"/>
        </w:rPr>
        <w:t>),</w:t>
      </w:r>
    </w:p>
    <w:p w14:paraId="367CBB52"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max_new_token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get_max_length</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6A2B0D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emperatur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0.01</w:t>
      </w:r>
      <w:r w:rsidRPr="00BC5DA3">
        <w:rPr>
          <w:rFonts w:ascii="Courier New" w:eastAsia="Times New Roman" w:hAnsi="Courier New" w:cs="Courier New"/>
          <w:color w:val="777777"/>
          <w:sz w:val="20"/>
          <w:szCs w:val="20"/>
        </w:rPr>
        <w:t>,</w:t>
      </w:r>
    </w:p>
    <w:p w14:paraId="10B8C4B3"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o_samp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p>
    <w:p w14:paraId="1C98B35D" w14:textId="4017FDFB"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64CB7FC9" w14:textId="77777777" w:rsidR="007430A8"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decode</w:t>
      </w:r>
      <w:proofErr w:type="gramEnd"/>
      <w:r w:rsidRPr="00BC5DA3">
        <w:rPr>
          <w:rFonts w:ascii="Courier New" w:eastAsia="Times New Roman" w:hAnsi="Courier New" w:cs="Courier New"/>
          <w:color w:val="777777"/>
          <w:sz w:val="20"/>
          <w:szCs w:val="20"/>
        </w:rPr>
        <w:t>(</w:t>
      </w:r>
    </w:p>
    <w:p w14:paraId="19ADCEB1" w14:textId="6D7437FA" w:rsidR="00BC5DA3" w:rsidRPr="00BC5DA3"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tokens</w:t>
      </w:r>
      <w:proofErr w:type="gramStart"/>
      <w:r w:rsidR="00BC5DA3" w:rsidRPr="00BC5DA3">
        <w:rPr>
          <w:rFonts w:ascii="Courier New" w:eastAsia="Times New Roman" w:hAnsi="Courier New" w:cs="Courier New"/>
          <w:color w:val="777777"/>
          <w:sz w:val="20"/>
          <w:szCs w:val="20"/>
        </w:rPr>
        <w:t>[:,</w:t>
      </w:r>
      <w:proofErr w:type="gramEnd"/>
      <w:r w:rsidR="00BC5DA3"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input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shape</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1</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0</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skip_special_token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False</w:t>
      </w:r>
      <w:r w:rsidR="00BC5DA3" w:rsidRPr="00BC5DA3">
        <w:rPr>
          <w:rFonts w:ascii="Courier New" w:eastAsia="Times New Roman" w:hAnsi="Courier New" w:cs="Courier New"/>
          <w:color w:val="777777"/>
          <w:sz w:val="20"/>
          <w:szCs w:val="20"/>
        </w:rPr>
        <w:t>)</w:t>
      </w:r>
    </w:p>
    <w:p w14:paraId="3BDF1506"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4B69C6"/>
          <w:sz w:val="20"/>
          <w:szCs w:val="20"/>
        </w:rPr>
        <w:t>return</w:t>
      </w:r>
      <w:r w:rsidRPr="00BC5DA3">
        <w:rPr>
          <w:rFonts w:ascii="Courier New" w:eastAsia="Times New Roman" w:hAnsi="Courier New" w:cs="Courier New"/>
          <w:color w:val="333333"/>
          <w:sz w:val="20"/>
          <w:szCs w:val="20"/>
        </w:rPr>
        <w:t xml:space="preserve"> </w:t>
      </w:r>
      <w:proofErr w:type="gramStart"/>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rstrip</w:t>
      </w:r>
      <w:proofErr w:type="gram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lt;|im_end|&gt;</w:t>
      </w:r>
      <w:r w:rsidRPr="00BC5DA3">
        <w:rPr>
          <w:rFonts w:ascii="Courier New" w:eastAsia="Times New Roman" w:hAnsi="Courier New" w:cs="Courier New"/>
          <w:color w:val="777777"/>
          <w:sz w:val="20"/>
          <w:szCs w:val="20"/>
        </w:rPr>
        <w:t>\n</w:t>
      </w:r>
      <w:r w:rsidRPr="00BC5DA3">
        <w:rPr>
          <w:rFonts w:ascii="Courier New" w:eastAsia="Times New Roman" w:hAnsi="Courier New" w:cs="Courier New"/>
          <w:color w:val="448C27"/>
          <w:sz w:val="20"/>
          <w:szCs w:val="20"/>
        </w:rPr>
        <w:t>&lt;|endoftext|&gt;</w:t>
      </w:r>
      <w:r w:rsidRPr="00BC5DA3">
        <w:rPr>
          <w:rFonts w:ascii="Courier New" w:eastAsia="Times New Roman" w:hAnsi="Courier New" w:cs="Courier New"/>
          <w:color w:val="777777"/>
          <w:sz w:val="20"/>
          <w:szCs w:val="20"/>
        </w:rPr>
        <w:t>")</w:t>
      </w:r>
    </w:p>
    <w:p w14:paraId="59CDFD02" w14:textId="1443794B" w:rsidR="00BC5DA3" w:rsidRDefault="00BC5DA3" w:rsidP="00BC5DA3">
      <w:pPr>
        <w:pStyle w:val="Caption"/>
      </w:pPr>
      <w:bookmarkStart w:id="150" w:name="_Toc169634980"/>
      <w:bookmarkStart w:id="151" w:name="_Toc169640893"/>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6</w:t>
      </w:r>
      <w:r w:rsidR="00F70DE3">
        <w:fldChar w:fldCharType="end"/>
      </w:r>
      <w:r>
        <w:t xml:space="preserve"> – Model text generation</w:t>
      </w:r>
      <w:bookmarkEnd w:id="150"/>
      <w:bookmarkEnd w:id="151"/>
    </w:p>
    <w:p w14:paraId="202B92E6" w14:textId="77777777" w:rsidR="000E6F3E" w:rsidRPr="000E6F3E" w:rsidRDefault="000E6F3E" w:rsidP="000E6F3E"/>
    <w:p w14:paraId="1B694CFD" w14:textId="6BF2710F" w:rsidR="00455021" w:rsidRDefault="00EC6C84" w:rsidP="00EC6C84">
      <w:pPr>
        <w:pStyle w:val="Heading2"/>
      </w:pPr>
      <w:bookmarkStart w:id="152" w:name="_Toc169640941"/>
      <w:r>
        <w:t>Results</w:t>
      </w:r>
      <w:bookmarkEnd w:id="152"/>
    </w:p>
    <w:p w14:paraId="3FD47FCC" w14:textId="77777777" w:rsidR="00EC6C84" w:rsidRDefault="00EC6C84" w:rsidP="00EC6C84"/>
    <w:p w14:paraId="597C5C12" w14:textId="12E4F8E8" w:rsidR="004A6F59" w:rsidRDefault="00EC6C84" w:rsidP="00A3768A">
      <w:pPr>
        <w:spacing w:line="360" w:lineRule="auto"/>
      </w:pPr>
      <w:r>
        <w:t xml:space="preserve">The results from the process of the entire system can be condensed into 2 different </w:t>
      </w:r>
      <w:r w:rsidR="0023008E">
        <w:t>JSON</w:t>
      </w:r>
      <w:r>
        <w:t xml:space="preserve"> files with the first being the </w:t>
      </w:r>
      <w:r w:rsidR="001F4ECA">
        <w:t xml:space="preserve">document segmentation result and the second being the summary. As an example, </w:t>
      </w:r>
      <w:r w:rsidR="001658B7">
        <w:t xml:space="preserve">one </w:t>
      </w:r>
      <w:r w:rsidR="008F782D">
        <w:t>research paper named</w:t>
      </w:r>
      <w:r w:rsidR="007C3323">
        <w:t xml:space="preserve"> </w:t>
      </w:r>
      <w:r w:rsidR="008F782D">
        <w:t xml:space="preserve">has been chosen. </w:t>
      </w:r>
      <w:r w:rsidR="006A6AFB">
        <w:t xml:space="preserve">As the result </w:t>
      </w:r>
      <w:r w:rsidR="00A3768A">
        <w:t>of</w:t>
      </w:r>
      <w:r w:rsidR="006A6AFB">
        <w:t xml:space="preserve"> the </w:t>
      </w:r>
      <w:r w:rsidR="00FC5409">
        <w:t>document segmentation being the content of the entire paper, only</w:t>
      </w:r>
      <w:r w:rsidR="00A3768A">
        <w:t xml:space="preserve"> the first header will be showcased</w:t>
      </w:r>
      <w:r w:rsidR="00BB1CD3">
        <w:t xml:space="preserve"> in </w:t>
      </w:r>
      <w:r w:rsidR="00BB1CD3" w:rsidRPr="00CF38E5">
        <w:rPr>
          <w:i/>
          <w:iCs/>
        </w:rPr>
        <w:t>Figure 4</w:t>
      </w:r>
      <w:r w:rsidR="003C21D8" w:rsidRPr="00CF38E5">
        <w:rPr>
          <w:i/>
          <w:iCs/>
        </w:rPr>
        <w:t>-</w:t>
      </w:r>
      <w:r w:rsidR="001513DE" w:rsidRPr="00CF38E5">
        <w:rPr>
          <w:i/>
          <w:iCs/>
        </w:rPr>
        <w:t>7</w:t>
      </w:r>
      <w:r w:rsidR="00A3768A">
        <w:t xml:space="preserve">. </w:t>
      </w:r>
      <w:r w:rsidR="001513DE">
        <w:t xml:space="preserve">Since many different methods of summarizations were used, only LSA and </w:t>
      </w:r>
      <w:r w:rsidR="001513DE">
        <w:lastRenderedPageBreak/>
        <w:t xml:space="preserve">TextRank are shown as an example of the data format, which can be seen in </w:t>
      </w:r>
      <w:r w:rsidR="001513DE" w:rsidRPr="004A6F59">
        <w:rPr>
          <w:i/>
          <w:iCs/>
        </w:rPr>
        <w:t>Figure 4-8</w:t>
      </w:r>
      <w:r w:rsidR="001513DE">
        <w:t xml:space="preserve"> and </w:t>
      </w:r>
      <w:r w:rsidR="001513DE" w:rsidRPr="004A6F59">
        <w:rPr>
          <w:i/>
          <w:iCs/>
        </w:rPr>
        <w:t>Figure 4-9</w:t>
      </w:r>
      <w:r w:rsidR="001513DE">
        <w:t>.</w:t>
      </w:r>
    </w:p>
    <w:p w14:paraId="70471344" w14:textId="77777777" w:rsidR="004A6F59" w:rsidRDefault="004A6F59" w:rsidP="00A3768A">
      <w:pPr>
        <w:spacing w:line="360" w:lineRule="auto"/>
      </w:pPr>
    </w:p>
    <w:p w14:paraId="155ABB02" w14:textId="60D3F295"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777777"/>
          <w:sz w:val="16"/>
          <w:szCs w:val="16"/>
        </w:rPr>
        <w:t>{</w:t>
      </w:r>
    </w:p>
    <w:p w14:paraId="54C4F5B8" w14:textId="1FF46F5C"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name</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Hansen_et_al._-_2024_-_Productivity_and_quality-</w:t>
      </w:r>
      <w:r w:rsidR="003E3EC9">
        <w:rPr>
          <w:rFonts w:ascii="Courier New" w:eastAsia="Times New Roman" w:hAnsi="Courier New" w:cs="Courier New"/>
          <w:color w:val="448C27"/>
          <w:sz w:val="16"/>
          <w:szCs w:val="16"/>
        </w:rPr>
        <w:t>a</w:t>
      </w:r>
      <w:r w:rsidRPr="00B9257D">
        <w:rPr>
          <w:rFonts w:ascii="Courier New" w:eastAsia="Times New Roman" w:hAnsi="Courier New" w:cs="Courier New"/>
          <w:color w:val="448C27"/>
          <w:sz w:val="16"/>
          <w:szCs w:val="16"/>
        </w:rPr>
        <w:t>djusted_life_years_QALY.grobid.tei.xml</w:t>
      </w:r>
      <w:r w:rsidRPr="00B9257D">
        <w:rPr>
          <w:rFonts w:ascii="Courier New" w:eastAsia="Times New Roman" w:hAnsi="Courier New" w:cs="Courier New"/>
          <w:color w:val="777777"/>
          <w:sz w:val="16"/>
          <w:szCs w:val="16"/>
        </w:rPr>
        <w:t>",</w:t>
      </w:r>
    </w:p>
    <w:p w14:paraId="23138450"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segments</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3EC7BD31" w14:textId="56888F62"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0FB1C942"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header</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Introduction</w:t>
      </w:r>
      <w:r w:rsidRPr="00B9257D">
        <w:rPr>
          <w:rFonts w:ascii="Courier New" w:eastAsia="Times New Roman" w:hAnsi="Courier New" w:cs="Courier New"/>
          <w:color w:val="777777"/>
          <w:sz w:val="16"/>
          <w:szCs w:val="16"/>
        </w:rPr>
        <w:t>",</w:t>
      </w:r>
    </w:p>
    <w:p w14:paraId="3282B541"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content</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w:t>
      </w:r>
      <w:proofErr w:type="gramStart"/>
      <w:r w:rsidRPr="00B9257D">
        <w:rPr>
          <w:rFonts w:ascii="Courier New" w:eastAsia="Times New Roman" w:hAnsi="Courier New" w:cs="Courier New"/>
          <w:color w:val="448C27"/>
          <w:sz w:val="16"/>
          <w:szCs w:val="16"/>
        </w:rPr>
        <w:t>policies.It</w:t>
      </w:r>
      <w:proofErr w:type="gramEnd"/>
      <w:r w:rsidRPr="00B9257D">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9257D">
        <w:rPr>
          <w:rFonts w:ascii="Courier New" w:eastAsia="Times New Roman" w:hAnsi="Courier New" w:cs="Courier New"/>
          <w:color w:val="777777"/>
          <w:sz w:val="16"/>
          <w:szCs w:val="16"/>
        </w:rPr>
        <w:t>"</w:t>
      </w:r>
    </w:p>
    <w:p w14:paraId="5B705501" w14:textId="3D0C8518"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5F7BE7E2" w14:textId="42D9B08E" w:rsidR="006A64E5" w:rsidRPr="001513DE"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23008E">
        <w:rPr>
          <w:rFonts w:ascii="Courier New" w:eastAsia="Times New Roman" w:hAnsi="Courier New" w:cs="Courier New"/>
          <w:color w:val="777777"/>
          <w:sz w:val="16"/>
          <w:szCs w:val="16"/>
        </w:rPr>
        <w:t>}</w:t>
      </w:r>
    </w:p>
    <w:p w14:paraId="2BABAB0A" w14:textId="4DE31A08" w:rsidR="00A3768A" w:rsidRDefault="006A64E5" w:rsidP="001513DE">
      <w:pPr>
        <w:pStyle w:val="Caption"/>
      </w:pPr>
      <w:bookmarkStart w:id="153" w:name="_Toc169634981"/>
      <w:bookmarkStart w:id="154" w:name="_Toc169640894"/>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7</w:t>
      </w:r>
      <w:r w:rsidR="00F70DE3">
        <w:fldChar w:fldCharType="end"/>
      </w:r>
      <w:r>
        <w:t xml:space="preserve"> – Segmentation result</w:t>
      </w:r>
      <w:bookmarkEnd w:id="153"/>
      <w:bookmarkEnd w:id="154"/>
    </w:p>
    <w:p w14:paraId="19E0AA3F" w14:textId="77777777" w:rsidR="00891A73" w:rsidRPr="00891A73" w:rsidRDefault="00891A73" w:rsidP="00891A73"/>
    <w:p w14:paraId="7AC161F3" w14:textId="43B67A4F"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67D793E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5452AD42"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02CDA5BB"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265BA7DD"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25439438"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1513DE">
        <w:rPr>
          <w:rFonts w:ascii="Courier New" w:eastAsia="Times New Roman" w:hAnsi="Courier New" w:cs="Courier New"/>
          <w:color w:val="777777"/>
          <w:sz w:val="16"/>
          <w:szCs w:val="16"/>
        </w:rPr>
        <w:t>"</w:t>
      </w:r>
    </w:p>
    <w:p w14:paraId="2C99E50A" w14:textId="0CD87D2F" w:rsidR="001513DE"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0AF652B8" w14:textId="26D01B30"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777777"/>
          <w:sz w:val="16"/>
          <w:szCs w:val="16"/>
        </w:rPr>
        <w:t>}</w:t>
      </w:r>
    </w:p>
    <w:p w14:paraId="3B123EDB" w14:textId="1A3BA885" w:rsidR="00F623C1" w:rsidRDefault="00F623C1" w:rsidP="00F623C1">
      <w:pPr>
        <w:pStyle w:val="Caption"/>
      </w:pPr>
      <w:bookmarkStart w:id="155" w:name="_Toc169634982"/>
      <w:bookmarkStart w:id="156" w:name="_Toc169640895"/>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8</w:t>
      </w:r>
      <w:r w:rsidR="00F70DE3">
        <w:fldChar w:fldCharType="end"/>
      </w:r>
      <w:r>
        <w:t xml:space="preserve"> – TextRank summarization result</w:t>
      </w:r>
      <w:bookmarkEnd w:id="155"/>
      <w:bookmarkEnd w:id="156"/>
    </w:p>
    <w:p w14:paraId="593235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lastRenderedPageBreak/>
        <w:t>{</w:t>
      </w:r>
    </w:p>
    <w:p w14:paraId="7638D7F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id</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w:t>
      </w:r>
      <w:r w:rsidRPr="001513DE">
        <w:rPr>
          <w:rFonts w:ascii="Courier New" w:eastAsia="Times New Roman" w:hAnsi="Courier New" w:cs="Courier New"/>
          <w:color w:val="777777"/>
          <w:sz w:val="16"/>
          <w:szCs w:val="16"/>
        </w:rPr>
        <w:t>",</w:t>
      </w:r>
    </w:p>
    <w:p w14:paraId="7DC2D7A1"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36D729B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7767E61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67F2B1F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64A1E7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1513DE">
        <w:rPr>
          <w:rFonts w:ascii="Courier New" w:eastAsia="Times New Roman" w:hAnsi="Courier New" w:cs="Courier New"/>
          <w:color w:val="777777"/>
          <w:sz w:val="16"/>
          <w:szCs w:val="16"/>
        </w:rPr>
        <w:t>"</w:t>
      </w:r>
    </w:p>
    <w:p w14:paraId="32386897" w14:textId="3568847E"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680CF67A" w14:textId="7D3FF8F5" w:rsidR="000D2CC7" w:rsidRPr="000D2CC7" w:rsidRDefault="001513DE" w:rsidP="000D2CC7">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333333"/>
          <w:sz w:val="16"/>
          <w:szCs w:val="16"/>
        </w:rPr>
        <w:t>}</w:t>
      </w:r>
    </w:p>
    <w:p w14:paraId="1C106808" w14:textId="4D0E70F4" w:rsidR="000D2CC7" w:rsidRDefault="000D2CC7" w:rsidP="000D2CC7">
      <w:pPr>
        <w:pStyle w:val="Caption"/>
      </w:pPr>
      <w:bookmarkStart w:id="157" w:name="_Toc169634983"/>
      <w:bookmarkStart w:id="158" w:name="_Toc169640896"/>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9</w:t>
      </w:r>
      <w:r w:rsidR="00F70DE3">
        <w:fldChar w:fldCharType="end"/>
      </w:r>
      <w:r>
        <w:t xml:space="preserve"> – LSA summarization result</w:t>
      </w:r>
      <w:bookmarkEnd w:id="157"/>
      <w:bookmarkEnd w:id="158"/>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59" w:name="_Toc169640942"/>
      <w:r>
        <w:lastRenderedPageBreak/>
        <w:t>DISCUSSION AND EVALUATION</w:t>
      </w:r>
      <w:bookmarkEnd w:id="141"/>
      <w:bookmarkEnd w:id="159"/>
    </w:p>
    <w:p w14:paraId="436591DE" w14:textId="77777777" w:rsidR="00BE60FE" w:rsidRPr="00BE60FE" w:rsidRDefault="00BE60FE" w:rsidP="00BE60FE"/>
    <w:p w14:paraId="79A69695" w14:textId="77777777" w:rsidR="00BE60FE" w:rsidRDefault="00107E95" w:rsidP="00BE60FE">
      <w:pPr>
        <w:pStyle w:val="Heading2"/>
      </w:pPr>
      <w:bookmarkStart w:id="160" w:name="_Toc169640943"/>
      <w:r>
        <w:t>Evaluation</w:t>
      </w:r>
      <w:bookmarkEnd w:id="160"/>
    </w:p>
    <w:p w14:paraId="193E7581" w14:textId="77777777" w:rsidR="000B7DB8" w:rsidRDefault="000B7DB8" w:rsidP="000B7DB8"/>
    <w:p w14:paraId="73685CF8" w14:textId="41626AE1" w:rsidR="000B7DB8" w:rsidRPr="000B7DB8" w:rsidRDefault="000B7DB8" w:rsidP="00AF4025">
      <w:pPr>
        <w:spacing w:line="360" w:lineRule="auto"/>
      </w:pPr>
      <w:r>
        <w:t xml:space="preserve">As text segmentation utilized GROBID, which is a tool that has been used and benchmark </w:t>
      </w:r>
      <w:r w:rsidR="00AF4025">
        <w:t>through multiple sources (</w:t>
      </w:r>
      <w:r w:rsidR="00AF4025">
        <w:fldChar w:fldCharType="begin"/>
      </w:r>
      <w:r w:rsidR="004A6F59">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fldChar w:fldCharType="separate"/>
      </w:r>
      <w:r w:rsidR="004A6F59" w:rsidRPr="004A6F59">
        <w:t>[27], [28], [29], [30]</w:t>
      </w:r>
      <w:r w:rsidR="00AF4025">
        <w:fldChar w:fldCharType="end"/>
      </w:r>
      <w:r w:rsidR="00AF4025">
        <w:t>). As such the main focus of the evaluation section would be on the summarization method.</w:t>
      </w:r>
    </w:p>
    <w:p w14:paraId="220C55C6" w14:textId="77777777" w:rsidR="001513DE" w:rsidRDefault="001513DE">
      <w:pPr>
        <w:jc w:val="left"/>
      </w:pPr>
    </w:p>
    <w:p w14:paraId="7D3E8F3C" w14:textId="74B15313" w:rsidR="000B7DB8" w:rsidRDefault="001513DE" w:rsidP="00F05048">
      <w:pPr>
        <w:spacing w:line="360" w:lineRule="auto"/>
        <w:jc w:val="left"/>
      </w:pPr>
      <w:r>
        <w:t xml:space="preserve">Evaluating and comparing the chosen summarization methods </w:t>
      </w:r>
      <w:r w:rsidR="00D500C3">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t>be able to be executed by an average user. As such, additional information such as the evaluation method</w:t>
      </w:r>
      <w:r w:rsidR="00684224">
        <w:t>, the dataset</w:t>
      </w:r>
      <w:r w:rsidR="000B7DB8">
        <w:t xml:space="preserve">, the specification of the test machine, and the evaluation results will be included in the following sections. </w:t>
      </w:r>
    </w:p>
    <w:p w14:paraId="26B8FEFE" w14:textId="63DBD47C" w:rsidR="000B7DB8" w:rsidRDefault="000B7DB8" w:rsidP="000B7DB8">
      <w:pPr>
        <w:pStyle w:val="Heading3"/>
      </w:pPr>
      <w:bookmarkStart w:id="161" w:name="_Toc169640944"/>
      <w:r>
        <w:t>Evaluation methods</w:t>
      </w:r>
      <w:bookmarkEnd w:id="161"/>
    </w:p>
    <w:p w14:paraId="4DE2CD13" w14:textId="77777777" w:rsidR="00684224" w:rsidRPr="00684224" w:rsidRDefault="00684224" w:rsidP="00684224"/>
    <w:p w14:paraId="61FE574C" w14:textId="77777777" w:rsidR="00684224" w:rsidRDefault="000B7DB8" w:rsidP="00F05048">
      <w:pPr>
        <w:spacing w:line="360" w:lineRule="auto"/>
        <w:jc w:val="left"/>
      </w:pPr>
      <w:r>
        <w:t xml:space="preserve">Due </w:t>
      </w:r>
      <w:r w:rsidR="00684224">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Default="00684224" w:rsidP="00F05048">
      <w:pPr>
        <w:spacing w:line="360" w:lineRule="auto"/>
        <w:jc w:val="left"/>
      </w:pPr>
    </w:p>
    <w:p w14:paraId="68A30B93" w14:textId="67A3D644" w:rsidR="000E6E08" w:rsidRDefault="00684224" w:rsidP="00F05048">
      <w:pPr>
        <w:spacing w:line="360" w:lineRule="auto"/>
        <w:jc w:val="left"/>
      </w:pPr>
      <w:r>
        <w:t xml:space="preserve">However, since the current summarization use case is highly specific, no dataset containing the required referenced summary </w:t>
      </w:r>
      <w:r w:rsidR="000C72FA">
        <w:t>was</w:t>
      </w:r>
      <w:r>
        <w:t xml:space="preserve"> found. </w:t>
      </w:r>
      <w:r w:rsidR="000E6E08">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t xml:space="preserve">, this can be seen amongst the list of frequently used dataset for this purpose </w:t>
      </w:r>
      <w:r w:rsidR="00E23D0A">
        <w:fldChar w:fldCharType="begin"/>
      </w:r>
      <w:r w:rsidR="00F25C75">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fldChar w:fldCharType="separate"/>
      </w:r>
      <w:r w:rsidR="00F25C75" w:rsidRPr="00F25C75">
        <w:t>[5]</w:t>
      </w:r>
      <w:r w:rsidR="00E23D0A">
        <w:fldChar w:fldCharType="end"/>
      </w:r>
      <w:r w:rsidR="00E23D0A">
        <w:t xml:space="preserve"> as most of them are from the news and books domain</w:t>
      </w:r>
      <w:r w:rsidR="000E6E08">
        <w:t xml:space="preserve">. </w:t>
      </w:r>
    </w:p>
    <w:p w14:paraId="6880F8AA" w14:textId="77777777" w:rsidR="000E6E08" w:rsidRDefault="000E6E08" w:rsidP="00F05048">
      <w:pPr>
        <w:spacing w:line="360" w:lineRule="auto"/>
        <w:jc w:val="left"/>
      </w:pPr>
    </w:p>
    <w:p w14:paraId="1F095A04" w14:textId="1D4487B5" w:rsidR="006A3B5D" w:rsidRDefault="000E6E08" w:rsidP="00F05048">
      <w:pPr>
        <w:spacing w:line="360" w:lineRule="auto"/>
        <w:jc w:val="left"/>
      </w:pPr>
      <w:r>
        <w:t xml:space="preserve">As such, the only available option is to utilize a statistical calculation in order to determine the value of each summary. The calculation of choice was ROUGE-1, ROUGE-2, and ROUGE-L </w:t>
      </w:r>
      <w:r>
        <w:fldChar w:fldCharType="begin"/>
      </w:r>
      <w:r w:rsidR="004A6F59">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fldChar w:fldCharType="separate"/>
      </w:r>
      <w:r w:rsidR="004A6F59" w:rsidRPr="004A6F59">
        <w:t>[31]</w:t>
      </w:r>
      <w:r>
        <w:fldChar w:fldCharType="end"/>
      </w:r>
      <w:r>
        <w:t xml:space="preserve">. </w:t>
      </w:r>
      <w:r w:rsidR="00877E21">
        <w:t>Although some traditional measures such as Recall</w:t>
      </w:r>
      <w:r w:rsidR="00DA7114">
        <w:t xml:space="preserve"> (</w:t>
      </w:r>
      <w:r w:rsidR="00DA7114" w:rsidRPr="00864D76">
        <w:rPr>
          <w:i/>
          <w:iCs/>
        </w:rPr>
        <w:t>Equation 5-1</w:t>
      </w:r>
      <w:r w:rsidR="00DA7114">
        <w:t>)</w:t>
      </w:r>
      <w:r w:rsidR="00877E21">
        <w:t>, Precision</w:t>
      </w:r>
      <w:r w:rsidR="00DA7114">
        <w:t xml:space="preserve"> (</w:t>
      </w:r>
      <w:r w:rsidR="00DA7114" w:rsidRPr="00864D76">
        <w:rPr>
          <w:i/>
          <w:iCs/>
        </w:rPr>
        <w:t>Equation 5-2</w:t>
      </w:r>
      <w:r w:rsidR="00DA7114">
        <w:t>)</w:t>
      </w:r>
      <w:r w:rsidR="00877E21">
        <w:t>, and F</w:t>
      </w:r>
      <w:r w:rsidR="00B90A38">
        <w:t>-Measur</w:t>
      </w:r>
      <w:r w:rsidR="00DA7114">
        <w:t>e (</w:t>
      </w:r>
      <w:r w:rsidR="00DA7114" w:rsidRPr="00864D76">
        <w:rPr>
          <w:i/>
          <w:iCs/>
        </w:rPr>
        <w:t>Equation</w:t>
      </w:r>
      <w:r w:rsidR="00864D76">
        <w:rPr>
          <w:i/>
          <w:iCs/>
        </w:rPr>
        <w:t xml:space="preserve"> </w:t>
      </w:r>
      <w:r w:rsidR="00DA7114" w:rsidRPr="00864D76">
        <w:rPr>
          <w:i/>
          <w:iCs/>
        </w:rPr>
        <w:t>5-3</w:t>
      </w:r>
      <w:r w:rsidR="00DA7114">
        <w:t>)</w:t>
      </w:r>
      <w:r w:rsidR="00877E21">
        <w:t xml:space="preserve"> can be used to calculate quantitatively how much of the </w:t>
      </w:r>
      <w:r w:rsidR="00877E21">
        <w:lastRenderedPageBreak/>
        <w:t xml:space="preserve">summary has recapture the context of the original text, and how much of that context is relevant, </w:t>
      </w:r>
      <w:r w:rsidR="006A3B5D">
        <w:t xml:space="preserve">ROUGE measure provides more granularity as it has the benefits of the simpler measures, but also applies it to n-gram and longest matching sequence. </w:t>
      </w:r>
      <w:r w:rsidR="00F650DC">
        <w:t xml:space="preserve">Using these measures, the process of evaluating text summarization can be done automatically, allowing for faster feedback and improvement to the system. </w:t>
      </w:r>
    </w:p>
    <w:p w14:paraId="5D1608BC" w14:textId="77777777" w:rsidR="000C72FA" w:rsidRDefault="000C72FA" w:rsidP="00F05048">
      <w:pPr>
        <w:spacing w:line="360" w:lineRule="auto"/>
        <w:jc w:val="left"/>
      </w:pPr>
    </w:p>
    <w:p w14:paraId="64CEE6D4" w14:textId="7A4B3AC0" w:rsidR="000C72FA" w:rsidRPr="00BE37EA"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FD326B" w:rsidRDefault="00BE37EA" w:rsidP="00F05048">
      <w:pPr>
        <w:spacing w:line="360" w:lineRule="auto"/>
        <w:jc w:val="left"/>
      </w:pPr>
    </w:p>
    <w:p w14:paraId="1A900D47" w14:textId="5D2F32CC" w:rsidR="00FD326B" w:rsidRDefault="00FD326B" w:rsidP="00FD326B">
      <w:pPr>
        <w:pStyle w:val="Caption"/>
      </w:pPr>
      <w:bookmarkStart w:id="162" w:name="_Toc169550605"/>
      <w:bookmarkStart w:id="163" w:name="_Toc169640868"/>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1</w:t>
      </w:r>
      <w:r w:rsidR="00504AB6">
        <w:fldChar w:fldCharType="end"/>
      </w:r>
      <w:r>
        <w:t xml:space="preserve"> – Precision equation</w:t>
      </w:r>
      <w:bookmarkEnd w:id="162"/>
      <w:bookmarkEnd w:id="163"/>
    </w:p>
    <w:p w14:paraId="1F1A45D5" w14:textId="77777777" w:rsidR="005472E5" w:rsidRPr="005472E5" w:rsidRDefault="005472E5" w:rsidP="005472E5"/>
    <w:p w14:paraId="7BB75DA1" w14:textId="00A40738" w:rsidR="00FD326B" w:rsidRPr="00BE37EA"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FD326B" w:rsidRDefault="00BE37EA" w:rsidP="00FD326B"/>
    <w:p w14:paraId="71BADB88" w14:textId="70CCDDA9" w:rsidR="00466A4E" w:rsidRDefault="00FD326B" w:rsidP="00FD326B">
      <w:pPr>
        <w:pStyle w:val="Caption"/>
      </w:pPr>
      <w:bookmarkStart w:id="164" w:name="_Toc169550606"/>
      <w:bookmarkStart w:id="165" w:name="_Toc169640869"/>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2</w:t>
      </w:r>
      <w:r w:rsidR="00504AB6">
        <w:fldChar w:fldCharType="end"/>
      </w:r>
      <w:r>
        <w:t xml:space="preserve"> – Recall equation</w:t>
      </w:r>
      <w:bookmarkEnd w:id="164"/>
      <w:bookmarkEnd w:id="165"/>
    </w:p>
    <w:p w14:paraId="36A353E4" w14:textId="77777777" w:rsidR="00BA7590" w:rsidRPr="00BA7590" w:rsidRDefault="00BA7590" w:rsidP="00BA7590"/>
    <w:p w14:paraId="3D0F6A66" w14:textId="63328CBA" w:rsidR="005472E5" w:rsidRPr="00BE37EA"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B90A38" w:rsidRDefault="00BE37EA" w:rsidP="005472E5"/>
    <w:p w14:paraId="27463EFD" w14:textId="405CCFE3" w:rsidR="00B90A38" w:rsidRPr="005472E5" w:rsidRDefault="00B90A38" w:rsidP="00B90A38">
      <w:pPr>
        <w:pStyle w:val="Caption"/>
      </w:pPr>
      <w:bookmarkStart w:id="166" w:name="_Toc169550607"/>
      <w:bookmarkStart w:id="167" w:name="_Toc169640870"/>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3</w:t>
      </w:r>
      <w:r w:rsidR="00504AB6">
        <w:fldChar w:fldCharType="end"/>
      </w:r>
      <w:r>
        <w:t xml:space="preserve"> – F-Measure equation</w:t>
      </w:r>
      <w:bookmarkEnd w:id="166"/>
      <w:bookmarkEnd w:id="167"/>
    </w:p>
    <w:p w14:paraId="6873332E" w14:textId="77777777" w:rsidR="005472E5" w:rsidRPr="005472E5" w:rsidRDefault="005472E5" w:rsidP="005472E5"/>
    <w:p w14:paraId="09BD2A3E" w14:textId="5595F110" w:rsidR="00591B97" w:rsidRDefault="006732BF" w:rsidP="00F05048">
      <w:pPr>
        <w:spacing w:line="360" w:lineRule="auto"/>
        <w:jc w:val="left"/>
      </w:pPr>
      <w:r>
        <w:t xml:space="preserve">ROUGE measures </w:t>
      </w:r>
      <w:r w:rsidR="00CB2F5C">
        <w:t>build</w:t>
      </w:r>
      <w:r>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Default="007A5E31" w:rsidP="007A5E31">
      <w:pPr>
        <w:jc w:val="left"/>
      </w:pPr>
      <w:r>
        <w:br w:type="page"/>
      </w:r>
    </w:p>
    <w:p w14:paraId="132C2329" w14:textId="0DB95FAA" w:rsidR="00045909" w:rsidRDefault="00045909" w:rsidP="00045909">
      <w:pPr>
        <w:pStyle w:val="Heading3"/>
      </w:pPr>
      <w:bookmarkStart w:id="168" w:name="_Toc169640945"/>
      <w:r>
        <w:lastRenderedPageBreak/>
        <w:t>Dataset</w:t>
      </w:r>
      <w:bookmarkEnd w:id="168"/>
    </w:p>
    <w:p w14:paraId="6B864F41" w14:textId="77777777" w:rsidR="00045909" w:rsidRDefault="00045909" w:rsidP="00F05048">
      <w:pPr>
        <w:spacing w:line="360" w:lineRule="auto"/>
        <w:jc w:val="left"/>
      </w:pPr>
    </w:p>
    <w:p w14:paraId="32248B66" w14:textId="476CC865" w:rsidR="002F5252" w:rsidRDefault="00BC24E4" w:rsidP="00F05048">
      <w:pPr>
        <w:spacing w:line="360" w:lineRule="auto"/>
        <w:jc w:val="left"/>
      </w:pPr>
      <w:r>
        <w:t>In order to evaluate the system, a random set including 10 research papers PDF relating multiple topics (medicine, astrophysics, machine learning, etc.).</w:t>
      </w:r>
      <w:r w:rsidR="002F5252">
        <w:t xml:space="preserve"> Amongst these files are:</w:t>
      </w:r>
    </w:p>
    <w:p w14:paraId="3AAA65B6" w14:textId="729DD16F" w:rsidR="002F5252" w:rsidRDefault="002F5252" w:rsidP="002F5252">
      <w:pPr>
        <w:pStyle w:val="ListParagraph"/>
        <w:numPr>
          <w:ilvl w:val="0"/>
          <w:numId w:val="44"/>
        </w:numPr>
        <w:spacing w:line="360" w:lineRule="auto"/>
        <w:jc w:val="left"/>
      </w:pPr>
      <w:r w:rsidRPr="002F5252">
        <w:t>Accretion and Uneven Depletion of the Main Asteroid Belt</w:t>
      </w:r>
      <w:r>
        <w:t xml:space="preserve"> – Deienno et al. </w:t>
      </w:r>
      <w:r>
        <w:fldChar w:fldCharType="begin"/>
      </w:r>
      <w:r w:rsidR="004A6F59">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fldChar w:fldCharType="separate"/>
      </w:r>
      <w:r w:rsidR="004A6F59" w:rsidRPr="004A6F59">
        <w:t>[32]</w:t>
      </w:r>
      <w:r>
        <w:fldChar w:fldCharType="end"/>
      </w:r>
    </w:p>
    <w:p w14:paraId="7BB12B93" w14:textId="0EAF49B1" w:rsidR="002F5252" w:rsidRDefault="002F5252" w:rsidP="002F5252">
      <w:pPr>
        <w:pStyle w:val="ListParagraph"/>
        <w:numPr>
          <w:ilvl w:val="0"/>
          <w:numId w:val="44"/>
        </w:numPr>
        <w:spacing w:line="360" w:lineRule="auto"/>
        <w:jc w:val="left"/>
      </w:pPr>
      <w:r w:rsidRPr="002F5252">
        <w:t>Karma: An Experimental Study</w:t>
      </w:r>
      <w:r>
        <w:t xml:space="preserve"> – Elokda et al. </w:t>
      </w:r>
      <w:r>
        <w:fldChar w:fldCharType="begin"/>
      </w:r>
      <w:r w:rsidR="004A6F59">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fldChar w:fldCharType="separate"/>
      </w:r>
      <w:r w:rsidR="004A6F59" w:rsidRPr="004A6F59">
        <w:t>[33]</w:t>
      </w:r>
      <w:r>
        <w:fldChar w:fldCharType="end"/>
      </w:r>
    </w:p>
    <w:p w14:paraId="7D61EBF6" w14:textId="64118C49" w:rsidR="002F5252" w:rsidRDefault="002F5252" w:rsidP="002F5252">
      <w:pPr>
        <w:pStyle w:val="ListParagraph"/>
        <w:numPr>
          <w:ilvl w:val="0"/>
          <w:numId w:val="44"/>
        </w:numPr>
        <w:spacing w:line="360" w:lineRule="auto"/>
        <w:jc w:val="left"/>
      </w:pPr>
      <w:r w:rsidRPr="002F5252">
        <w:t>Productivity and quality-adjusted life years: QALYs, PALYs and beyond</w:t>
      </w:r>
      <w:r>
        <w:t xml:space="preserve"> – Hansen et al.</w:t>
      </w:r>
      <w:r>
        <w:fldChar w:fldCharType="begin"/>
      </w:r>
      <w:r w:rsidR="004A6F59">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fldChar w:fldCharType="separate"/>
      </w:r>
      <w:r w:rsidR="004A6F59" w:rsidRPr="004A6F59">
        <w:t>[34]</w:t>
      </w:r>
      <w:r>
        <w:fldChar w:fldCharType="end"/>
      </w:r>
    </w:p>
    <w:p w14:paraId="66C84AE1" w14:textId="2469DC5E" w:rsidR="002F5252" w:rsidRDefault="002F5252" w:rsidP="002F5252">
      <w:pPr>
        <w:pStyle w:val="ListParagraph"/>
        <w:numPr>
          <w:ilvl w:val="0"/>
          <w:numId w:val="44"/>
        </w:numPr>
        <w:spacing w:line="360" w:lineRule="auto"/>
        <w:jc w:val="left"/>
      </w:pPr>
      <w:r w:rsidRPr="002F5252">
        <w:t>A Data-driven Latent Seman0c Analysis for Automa0c Text Summariza0on using LDA Topic Modelling</w:t>
      </w:r>
      <w:r>
        <w:t xml:space="preserve"> – Onah et al.</w:t>
      </w:r>
      <w:r>
        <w:fldChar w:fldCharType="begin"/>
      </w:r>
      <w:r w:rsidR="004A6F59">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fldChar w:fldCharType="separate"/>
      </w:r>
      <w:r w:rsidR="004A6F59" w:rsidRPr="004A6F59">
        <w:t>[35]</w:t>
      </w:r>
      <w:r>
        <w:fldChar w:fldCharType="end"/>
      </w:r>
    </w:p>
    <w:p w14:paraId="38AD8A6C" w14:textId="3A73BA26" w:rsidR="002F5252" w:rsidRDefault="002F5252" w:rsidP="002F5252">
      <w:pPr>
        <w:pStyle w:val="ListParagraph"/>
        <w:numPr>
          <w:ilvl w:val="0"/>
          <w:numId w:val="44"/>
        </w:numPr>
        <w:spacing w:line="360" w:lineRule="auto"/>
        <w:jc w:val="left"/>
      </w:pPr>
      <w:r w:rsidRPr="002F5252">
        <w:t>AI and the Problem of Knowledge Collapse</w:t>
      </w:r>
      <w:r>
        <w:t xml:space="preserve"> – Peterson. </w:t>
      </w:r>
      <w:r>
        <w:fldChar w:fldCharType="begin"/>
      </w:r>
      <w:r w:rsidR="004A6F59">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fldChar w:fldCharType="separate"/>
      </w:r>
      <w:r w:rsidR="004A6F59" w:rsidRPr="004A6F59">
        <w:t>[36]</w:t>
      </w:r>
      <w:r>
        <w:fldChar w:fldCharType="end"/>
      </w:r>
    </w:p>
    <w:p w14:paraId="4CC8D4BC" w14:textId="36BC978C" w:rsidR="002F5252" w:rsidRDefault="002F5252" w:rsidP="002F5252">
      <w:pPr>
        <w:pStyle w:val="ListParagraph"/>
        <w:numPr>
          <w:ilvl w:val="0"/>
          <w:numId w:val="44"/>
        </w:numPr>
        <w:spacing w:line="360" w:lineRule="auto"/>
        <w:jc w:val="left"/>
      </w:pPr>
      <w:r w:rsidRPr="002F5252">
        <w:t>The rules of multiplayer cooperation in networks of communities</w:t>
      </w:r>
      <w:r>
        <w:t xml:space="preserve"> – Pires and Broom </w:t>
      </w:r>
      <w:r>
        <w:fldChar w:fldCharType="begin"/>
      </w:r>
      <w:r w:rsidR="004A6F59">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fldChar w:fldCharType="separate"/>
      </w:r>
      <w:r w:rsidR="004A6F59" w:rsidRPr="004A6F59">
        <w:t>[37]</w:t>
      </w:r>
      <w:r>
        <w:fldChar w:fldCharType="end"/>
      </w:r>
    </w:p>
    <w:p w14:paraId="2F520CF3" w14:textId="57C079B0" w:rsidR="002F5252" w:rsidRDefault="002F5252" w:rsidP="002F5252">
      <w:pPr>
        <w:pStyle w:val="ListParagraph"/>
        <w:numPr>
          <w:ilvl w:val="0"/>
          <w:numId w:val="44"/>
        </w:numPr>
        <w:spacing w:line="360" w:lineRule="auto"/>
        <w:jc w:val="left"/>
      </w:pPr>
      <w:r w:rsidRPr="002F5252">
        <w:t>Mixture-of-Depths: Dynamically allocating compute in transformer-based language models</w:t>
      </w:r>
      <w:r>
        <w:t xml:space="preserve"> – Raposo et al. </w:t>
      </w:r>
      <w:r>
        <w:fldChar w:fldCharType="begin"/>
      </w:r>
      <w:r w:rsidR="004A6F59">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fldChar w:fldCharType="separate"/>
      </w:r>
      <w:r w:rsidR="004A6F59" w:rsidRPr="004A6F59">
        <w:t>[38]</w:t>
      </w:r>
      <w:r>
        <w:fldChar w:fldCharType="end"/>
      </w:r>
    </w:p>
    <w:p w14:paraId="6C96715C" w14:textId="1086689E" w:rsidR="002F5252" w:rsidRDefault="00725AF8" w:rsidP="002F5252">
      <w:pPr>
        <w:pStyle w:val="ListParagraph"/>
        <w:numPr>
          <w:ilvl w:val="0"/>
          <w:numId w:val="44"/>
        </w:numPr>
        <w:spacing w:line="360" w:lineRule="auto"/>
        <w:jc w:val="left"/>
      </w:pPr>
      <w:r w:rsidRPr="00725AF8">
        <w:t>The economic burden of antimicrobial resistance: Why it is more serious than current studies suggest</w:t>
      </w:r>
      <w:r>
        <w:t xml:space="preserve"> – Smith and Coast. </w:t>
      </w:r>
      <w:r>
        <w:fldChar w:fldCharType="begin"/>
      </w:r>
      <w:r w:rsidR="004A6F59">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fldChar w:fldCharType="separate"/>
      </w:r>
      <w:r w:rsidR="004A6F59" w:rsidRPr="004A6F59">
        <w:t>[39]</w:t>
      </w:r>
      <w:r>
        <w:fldChar w:fldCharType="end"/>
      </w:r>
    </w:p>
    <w:p w14:paraId="5FC15C14" w14:textId="7AFA4E0E" w:rsidR="00725AF8" w:rsidRDefault="00725AF8" w:rsidP="002F5252">
      <w:pPr>
        <w:pStyle w:val="ListParagraph"/>
        <w:numPr>
          <w:ilvl w:val="0"/>
          <w:numId w:val="44"/>
        </w:numPr>
        <w:spacing w:line="360" w:lineRule="auto"/>
        <w:jc w:val="left"/>
      </w:pPr>
      <w:r w:rsidRPr="00725AF8">
        <w:t>Sequential Monte Carlo Bandits</w:t>
      </w:r>
      <w:r>
        <w:t xml:space="preserve"> – Urteaga and Wiggins. </w:t>
      </w:r>
      <w:r>
        <w:fldChar w:fldCharType="begin"/>
      </w:r>
      <w:r w:rsidR="004A6F59">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fldChar w:fldCharType="separate"/>
      </w:r>
      <w:r w:rsidR="004A6F59" w:rsidRPr="004A6F59">
        <w:t>[40]</w:t>
      </w:r>
      <w:r>
        <w:fldChar w:fldCharType="end"/>
      </w:r>
    </w:p>
    <w:p w14:paraId="1D3B465F" w14:textId="68E44A7D" w:rsidR="00725AF8" w:rsidRDefault="00725AF8" w:rsidP="002F5252">
      <w:pPr>
        <w:pStyle w:val="ListParagraph"/>
        <w:numPr>
          <w:ilvl w:val="0"/>
          <w:numId w:val="44"/>
        </w:numPr>
        <w:spacing w:line="360" w:lineRule="auto"/>
        <w:jc w:val="left"/>
      </w:pPr>
      <w:r w:rsidRPr="00725AF8">
        <w:t>History Trees and Their Applications</w:t>
      </w:r>
      <w:r>
        <w:t xml:space="preserve"> – Viglietta. </w:t>
      </w:r>
      <w:r>
        <w:fldChar w:fldCharType="begin"/>
      </w:r>
      <w:r w:rsidR="004A6F59">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fldChar w:fldCharType="separate"/>
      </w:r>
      <w:r w:rsidR="004A6F59" w:rsidRPr="004A6F59">
        <w:t>[41]</w:t>
      </w:r>
      <w:r>
        <w:fldChar w:fldCharType="end"/>
      </w:r>
    </w:p>
    <w:p w14:paraId="1CE7C07A" w14:textId="7CB0C8E2" w:rsidR="00725AF8" w:rsidRDefault="00725AF8" w:rsidP="002F5252">
      <w:pPr>
        <w:pStyle w:val="ListParagraph"/>
        <w:numPr>
          <w:ilvl w:val="0"/>
          <w:numId w:val="44"/>
        </w:numPr>
        <w:spacing w:line="360" w:lineRule="auto"/>
        <w:jc w:val="left"/>
      </w:pPr>
      <w:r w:rsidRPr="00725AF8">
        <w:t>GreedLlama: Performance of Financial Value-Aligned Large Language Models in Moral Reasoning</w:t>
      </w:r>
      <w:r>
        <w:t xml:space="preserve"> – Yu et al. </w:t>
      </w:r>
      <w:r>
        <w:fldChar w:fldCharType="begin"/>
      </w:r>
      <w:r w:rsidR="004A6F59">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fldChar w:fldCharType="separate"/>
      </w:r>
      <w:r w:rsidR="004A6F59" w:rsidRPr="004A6F59">
        <w:t>[42]</w:t>
      </w:r>
      <w:r>
        <w:fldChar w:fldCharType="end"/>
      </w:r>
    </w:p>
    <w:p w14:paraId="64607789" w14:textId="77777777" w:rsidR="007A5E31" w:rsidRDefault="007A5E31" w:rsidP="007A5E31">
      <w:pPr>
        <w:spacing w:line="360" w:lineRule="auto"/>
        <w:ind w:left="360"/>
        <w:jc w:val="left"/>
      </w:pPr>
    </w:p>
    <w:p w14:paraId="527EC776" w14:textId="53534475" w:rsidR="00BC24E4" w:rsidRDefault="00BC24E4" w:rsidP="00F05048">
      <w:pPr>
        <w:spacing w:line="360" w:lineRule="auto"/>
        <w:jc w:val="left"/>
      </w:pPr>
      <w:r>
        <w:t xml:space="preserve">These papers were all randomly chosen by browsing through Arvix, finding different topics, and choosing a paper at random. By having a more diversified list of PDFs, the dataset can be less biased overall. </w:t>
      </w:r>
      <w:r w:rsidR="00776332">
        <w:t xml:space="preserve">Furthermore, since the system needs to be automated, TextRank summaries are used as the method to obtain the referenced summaries to be compared to. </w:t>
      </w:r>
    </w:p>
    <w:p w14:paraId="69841850" w14:textId="15DA0D9E" w:rsidR="007A5E31" w:rsidRDefault="007A5E31">
      <w:pPr>
        <w:jc w:val="left"/>
      </w:pPr>
      <w:r>
        <w:br w:type="page"/>
      </w:r>
    </w:p>
    <w:p w14:paraId="69492915" w14:textId="77777777" w:rsidR="007A5E31" w:rsidRDefault="007A5E31" w:rsidP="00F05048">
      <w:pPr>
        <w:spacing w:line="360" w:lineRule="auto"/>
        <w:jc w:val="left"/>
      </w:pPr>
    </w:p>
    <w:p w14:paraId="06545A26" w14:textId="3509B9FF" w:rsidR="00F650DC" w:rsidRDefault="00BC24E4" w:rsidP="00F650DC">
      <w:pPr>
        <w:pStyle w:val="Heading3"/>
      </w:pPr>
      <w:bookmarkStart w:id="169" w:name="_Toc169640946"/>
      <w:r>
        <w:t xml:space="preserve">Evaluation results and </w:t>
      </w:r>
      <w:r w:rsidR="009B1521">
        <w:t>Environment Settings</w:t>
      </w:r>
      <w:bookmarkEnd w:id="169"/>
    </w:p>
    <w:p w14:paraId="60C6BB3D" w14:textId="77777777" w:rsidR="00BC24E4" w:rsidRDefault="00BC24E4" w:rsidP="00BC24E4"/>
    <w:p w14:paraId="24B06714" w14:textId="7907FD42" w:rsidR="001B24A1" w:rsidRDefault="00BC24E4" w:rsidP="001B24A1">
      <w:pPr>
        <w:spacing w:line="360" w:lineRule="auto"/>
      </w:pPr>
      <w:r>
        <w:t>The machine being used to evaluate the system is currently a</w:t>
      </w:r>
      <w:r w:rsidR="001B24A1">
        <w:t>n AMD RYZEN</w:t>
      </w:r>
      <w:r>
        <w:t xml:space="preserve"> </w:t>
      </w:r>
      <w:r w:rsidR="001B24A1">
        <w:t xml:space="preserve">5 5600 with 16 of RAM. After running ROUGE-1, ROUGE-2, and ROUGE-L measures, the results are tabulated in </w:t>
      </w:r>
      <w:r w:rsidR="007A5E31" w:rsidRPr="003E4555">
        <w:rPr>
          <w:i/>
          <w:iCs/>
        </w:rPr>
        <w:t>T</w:t>
      </w:r>
      <w:r w:rsidR="00591B97" w:rsidRPr="003E4555">
        <w:rPr>
          <w:i/>
          <w:iCs/>
        </w:rPr>
        <w:t>able</w:t>
      </w:r>
      <w:r w:rsidR="001B24A1" w:rsidRPr="003E4555">
        <w:rPr>
          <w:i/>
          <w:iCs/>
        </w:rPr>
        <w:t xml:space="preserve"> </w:t>
      </w:r>
      <w:r w:rsidR="00577F96" w:rsidRPr="003E4555">
        <w:rPr>
          <w:i/>
          <w:iCs/>
        </w:rPr>
        <w:t>5-1</w:t>
      </w:r>
      <w:r w:rsidR="001B24A1">
        <w:t xml:space="preserve">. </w:t>
      </w: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E71C19" w14:paraId="3CB25A23" w14:textId="77777777" w:rsidTr="00E71C19">
        <w:trPr>
          <w:jc w:val="center"/>
        </w:trPr>
        <w:tc>
          <w:tcPr>
            <w:tcW w:w="2155" w:type="dxa"/>
          </w:tcPr>
          <w:p w14:paraId="217BD65D" w14:textId="03EF7C40" w:rsidR="00776332" w:rsidRPr="00E71C19" w:rsidRDefault="00776332" w:rsidP="00776332">
            <w:pPr>
              <w:spacing w:line="360" w:lineRule="auto"/>
              <w:jc w:val="center"/>
              <w:rPr>
                <w:sz w:val="20"/>
                <w:szCs w:val="20"/>
              </w:rPr>
            </w:pPr>
            <w:r w:rsidRPr="00E71C19">
              <w:rPr>
                <w:sz w:val="20"/>
                <w:szCs w:val="20"/>
              </w:rPr>
              <w:t>Pre-processing method</w:t>
            </w:r>
          </w:p>
        </w:tc>
        <w:tc>
          <w:tcPr>
            <w:tcW w:w="3038" w:type="dxa"/>
          </w:tcPr>
          <w:p w14:paraId="26DB616A" w14:textId="358D1D9D" w:rsidR="00776332" w:rsidRPr="00E71C19" w:rsidRDefault="00776332" w:rsidP="00776332">
            <w:pPr>
              <w:spacing w:line="360" w:lineRule="auto"/>
              <w:jc w:val="center"/>
              <w:rPr>
                <w:sz w:val="20"/>
                <w:szCs w:val="20"/>
              </w:rPr>
            </w:pPr>
            <w:r w:rsidRPr="00E71C19">
              <w:rPr>
                <w:sz w:val="20"/>
                <w:szCs w:val="20"/>
              </w:rPr>
              <w:t>Summarization method</w:t>
            </w:r>
          </w:p>
        </w:tc>
        <w:tc>
          <w:tcPr>
            <w:tcW w:w="1216" w:type="dxa"/>
          </w:tcPr>
          <w:p w14:paraId="4934D8C1" w14:textId="57D873B8" w:rsidR="00776332" w:rsidRPr="00E71C19" w:rsidRDefault="00776332" w:rsidP="00776332">
            <w:pPr>
              <w:spacing w:line="360" w:lineRule="auto"/>
              <w:jc w:val="center"/>
              <w:rPr>
                <w:b/>
                <w:bCs/>
                <w:sz w:val="20"/>
                <w:szCs w:val="20"/>
              </w:rPr>
            </w:pPr>
            <w:r w:rsidRPr="00E71C19">
              <w:rPr>
                <w:b/>
                <w:bCs/>
                <w:sz w:val="20"/>
                <w:szCs w:val="20"/>
              </w:rPr>
              <w:t>ROUGE-1</w:t>
            </w:r>
          </w:p>
        </w:tc>
        <w:tc>
          <w:tcPr>
            <w:tcW w:w="1216" w:type="dxa"/>
          </w:tcPr>
          <w:p w14:paraId="0B6C3544" w14:textId="0274C0F1" w:rsidR="00776332" w:rsidRPr="00E71C19" w:rsidRDefault="00776332" w:rsidP="00776332">
            <w:pPr>
              <w:spacing w:line="360" w:lineRule="auto"/>
              <w:jc w:val="center"/>
              <w:rPr>
                <w:b/>
                <w:bCs/>
                <w:sz w:val="20"/>
                <w:szCs w:val="20"/>
              </w:rPr>
            </w:pPr>
            <w:r w:rsidRPr="00E71C19">
              <w:rPr>
                <w:b/>
                <w:bCs/>
                <w:sz w:val="20"/>
                <w:szCs w:val="20"/>
              </w:rPr>
              <w:t>ROUGE-2</w:t>
            </w:r>
          </w:p>
        </w:tc>
        <w:tc>
          <w:tcPr>
            <w:tcW w:w="1250" w:type="dxa"/>
          </w:tcPr>
          <w:p w14:paraId="51441A50" w14:textId="3A272520" w:rsidR="00776332" w:rsidRPr="00E71C19" w:rsidRDefault="00776332" w:rsidP="00776332">
            <w:pPr>
              <w:spacing w:line="360" w:lineRule="auto"/>
              <w:jc w:val="center"/>
              <w:rPr>
                <w:b/>
                <w:bCs/>
                <w:sz w:val="20"/>
                <w:szCs w:val="20"/>
              </w:rPr>
            </w:pPr>
            <w:r w:rsidRPr="00E71C19">
              <w:rPr>
                <w:b/>
                <w:bCs/>
                <w:sz w:val="20"/>
                <w:szCs w:val="20"/>
              </w:rPr>
              <w:t>ROUGE-L</w:t>
            </w:r>
          </w:p>
        </w:tc>
      </w:tr>
      <w:tr w:rsidR="00E71C19" w:rsidRPr="00E71C19" w14:paraId="7D1F7A53" w14:textId="77777777" w:rsidTr="00E71C19">
        <w:trPr>
          <w:jc w:val="center"/>
        </w:trPr>
        <w:tc>
          <w:tcPr>
            <w:tcW w:w="2155" w:type="dxa"/>
          </w:tcPr>
          <w:p w14:paraId="2138B9D9" w14:textId="374DB0EA"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83E781A" w14:textId="351E03D9" w:rsidR="00776332" w:rsidRPr="00E71C19" w:rsidRDefault="00776332" w:rsidP="00776332">
            <w:pPr>
              <w:spacing w:line="360" w:lineRule="auto"/>
              <w:jc w:val="left"/>
              <w:rPr>
                <w:b/>
                <w:bCs/>
                <w:sz w:val="20"/>
                <w:szCs w:val="20"/>
              </w:rPr>
            </w:pPr>
            <w:r w:rsidRPr="00E71C19">
              <w:rPr>
                <w:b/>
                <w:bCs/>
                <w:sz w:val="20"/>
                <w:szCs w:val="20"/>
              </w:rPr>
              <w:t>LSA</w:t>
            </w:r>
          </w:p>
        </w:tc>
        <w:tc>
          <w:tcPr>
            <w:tcW w:w="1216" w:type="dxa"/>
          </w:tcPr>
          <w:p w14:paraId="2F922EC0" w14:textId="3309EF6B" w:rsidR="00776332" w:rsidRPr="00E71C19" w:rsidRDefault="00237BC2" w:rsidP="00E71C19">
            <w:pPr>
              <w:spacing w:line="360" w:lineRule="auto"/>
              <w:jc w:val="left"/>
              <w:rPr>
                <w:sz w:val="20"/>
                <w:szCs w:val="20"/>
              </w:rPr>
            </w:pPr>
            <w:r w:rsidRPr="00237BC2">
              <w:rPr>
                <w:sz w:val="20"/>
                <w:szCs w:val="20"/>
              </w:rPr>
              <w:t>0.590533</w:t>
            </w:r>
          </w:p>
        </w:tc>
        <w:tc>
          <w:tcPr>
            <w:tcW w:w="1216" w:type="dxa"/>
          </w:tcPr>
          <w:p w14:paraId="16184329" w14:textId="1A8282AD" w:rsidR="00776332" w:rsidRPr="00E71C19" w:rsidRDefault="00237BC2" w:rsidP="00E71C19">
            <w:pPr>
              <w:spacing w:line="360" w:lineRule="auto"/>
              <w:jc w:val="left"/>
              <w:rPr>
                <w:sz w:val="20"/>
                <w:szCs w:val="20"/>
              </w:rPr>
            </w:pPr>
            <w:r w:rsidRPr="00237BC2">
              <w:rPr>
                <w:sz w:val="20"/>
                <w:szCs w:val="20"/>
              </w:rPr>
              <w:t>0.251778</w:t>
            </w:r>
          </w:p>
        </w:tc>
        <w:tc>
          <w:tcPr>
            <w:tcW w:w="1250" w:type="dxa"/>
          </w:tcPr>
          <w:p w14:paraId="3BD53358" w14:textId="74725070" w:rsidR="00776332" w:rsidRPr="00E71C19" w:rsidRDefault="00237BC2" w:rsidP="00E71C19">
            <w:pPr>
              <w:spacing w:line="360" w:lineRule="auto"/>
              <w:jc w:val="left"/>
              <w:rPr>
                <w:sz w:val="20"/>
                <w:szCs w:val="20"/>
              </w:rPr>
            </w:pPr>
            <w:r w:rsidRPr="00237BC2">
              <w:rPr>
                <w:sz w:val="20"/>
                <w:szCs w:val="20"/>
              </w:rPr>
              <w:t>0.590533</w:t>
            </w:r>
          </w:p>
        </w:tc>
      </w:tr>
      <w:tr w:rsidR="00776332" w:rsidRPr="00E71C19" w14:paraId="0A0BDCDD" w14:textId="77777777" w:rsidTr="00E71C19">
        <w:trPr>
          <w:jc w:val="center"/>
        </w:trPr>
        <w:tc>
          <w:tcPr>
            <w:tcW w:w="2155" w:type="dxa"/>
          </w:tcPr>
          <w:p w14:paraId="3BA4CDAB" w14:textId="3A88D84D"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3C72FB5A" w14:textId="4969983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22218A8F" w14:textId="3DD478EE" w:rsidR="00776332" w:rsidRPr="00E71C19" w:rsidRDefault="00237BC2" w:rsidP="00E71C19">
            <w:pPr>
              <w:spacing w:line="360" w:lineRule="auto"/>
              <w:jc w:val="left"/>
              <w:rPr>
                <w:sz w:val="20"/>
                <w:szCs w:val="20"/>
              </w:rPr>
            </w:pPr>
            <w:r w:rsidRPr="00237BC2">
              <w:rPr>
                <w:sz w:val="20"/>
                <w:szCs w:val="20"/>
              </w:rPr>
              <w:t>0.580227</w:t>
            </w:r>
          </w:p>
        </w:tc>
        <w:tc>
          <w:tcPr>
            <w:tcW w:w="1216" w:type="dxa"/>
          </w:tcPr>
          <w:p w14:paraId="7BCD41C6" w14:textId="0D32C044" w:rsidR="00776332" w:rsidRPr="00E71C19" w:rsidRDefault="00237BC2" w:rsidP="00E71C19">
            <w:pPr>
              <w:spacing w:line="360" w:lineRule="auto"/>
              <w:jc w:val="left"/>
              <w:rPr>
                <w:sz w:val="20"/>
                <w:szCs w:val="20"/>
              </w:rPr>
            </w:pPr>
            <w:r w:rsidRPr="00237BC2">
              <w:rPr>
                <w:sz w:val="20"/>
                <w:szCs w:val="20"/>
              </w:rPr>
              <w:t>0.272570</w:t>
            </w:r>
          </w:p>
        </w:tc>
        <w:tc>
          <w:tcPr>
            <w:tcW w:w="1250" w:type="dxa"/>
          </w:tcPr>
          <w:p w14:paraId="0C61411E" w14:textId="5B02C49E" w:rsidR="00776332" w:rsidRPr="00E71C19" w:rsidRDefault="00237BC2" w:rsidP="00E71C19">
            <w:pPr>
              <w:spacing w:line="360" w:lineRule="auto"/>
              <w:jc w:val="left"/>
              <w:rPr>
                <w:sz w:val="20"/>
                <w:szCs w:val="20"/>
              </w:rPr>
            </w:pPr>
            <w:r w:rsidRPr="00237BC2">
              <w:rPr>
                <w:sz w:val="20"/>
                <w:szCs w:val="20"/>
              </w:rPr>
              <w:t>0.580227</w:t>
            </w:r>
          </w:p>
        </w:tc>
      </w:tr>
      <w:tr w:rsidR="00237BC2" w:rsidRPr="00E71C19" w14:paraId="06EF72D0" w14:textId="77777777" w:rsidTr="00E71C19">
        <w:trPr>
          <w:jc w:val="center"/>
        </w:trPr>
        <w:tc>
          <w:tcPr>
            <w:tcW w:w="2155" w:type="dxa"/>
          </w:tcPr>
          <w:p w14:paraId="0424D046" w14:textId="2EDEE3E8"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1356B392" w14:textId="6221ACCE"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0033ACFA" w14:textId="15329ED5" w:rsidR="00237BC2" w:rsidRPr="00E71C19" w:rsidRDefault="00237BC2" w:rsidP="00237BC2">
            <w:pPr>
              <w:spacing w:line="360" w:lineRule="auto"/>
              <w:jc w:val="left"/>
              <w:rPr>
                <w:sz w:val="20"/>
                <w:szCs w:val="20"/>
              </w:rPr>
            </w:pPr>
            <w:r w:rsidRPr="00237BC2">
              <w:rPr>
                <w:sz w:val="20"/>
                <w:szCs w:val="20"/>
              </w:rPr>
              <w:t>0.540533</w:t>
            </w:r>
          </w:p>
        </w:tc>
        <w:tc>
          <w:tcPr>
            <w:tcW w:w="1216" w:type="dxa"/>
          </w:tcPr>
          <w:p w14:paraId="597FAA7E" w14:textId="360889DE" w:rsidR="00237BC2" w:rsidRPr="00E71C19" w:rsidRDefault="00237BC2" w:rsidP="00237BC2">
            <w:pPr>
              <w:spacing w:line="360" w:lineRule="auto"/>
              <w:jc w:val="left"/>
              <w:rPr>
                <w:sz w:val="20"/>
                <w:szCs w:val="20"/>
              </w:rPr>
            </w:pPr>
            <w:r w:rsidRPr="00237BC2">
              <w:rPr>
                <w:sz w:val="20"/>
                <w:szCs w:val="20"/>
              </w:rPr>
              <w:t>0.232860</w:t>
            </w:r>
          </w:p>
        </w:tc>
        <w:tc>
          <w:tcPr>
            <w:tcW w:w="1250" w:type="dxa"/>
          </w:tcPr>
          <w:p w14:paraId="11BC7C0B" w14:textId="44F289C0" w:rsidR="00237BC2" w:rsidRPr="00E71C19" w:rsidRDefault="00237BC2" w:rsidP="00237BC2">
            <w:pPr>
              <w:spacing w:line="360" w:lineRule="auto"/>
              <w:jc w:val="left"/>
              <w:rPr>
                <w:sz w:val="20"/>
                <w:szCs w:val="20"/>
              </w:rPr>
            </w:pPr>
            <w:r w:rsidRPr="00237BC2">
              <w:rPr>
                <w:sz w:val="20"/>
                <w:szCs w:val="20"/>
              </w:rPr>
              <w:t>0.540533</w:t>
            </w:r>
          </w:p>
        </w:tc>
      </w:tr>
      <w:tr w:rsidR="00237BC2" w:rsidRPr="00E71C19" w14:paraId="13F0DC8F" w14:textId="77777777" w:rsidTr="00E71C19">
        <w:trPr>
          <w:trHeight w:val="237"/>
          <w:jc w:val="center"/>
        </w:trPr>
        <w:tc>
          <w:tcPr>
            <w:tcW w:w="2155" w:type="dxa"/>
          </w:tcPr>
          <w:p w14:paraId="2B144D9C" w14:textId="37D9FE45"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44F22E6A" w14:textId="074F2338"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19EB830F" w14:textId="209D5531" w:rsidR="00237BC2" w:rsidRPr="00E71C19" w:rsidRDefault="00237BC2" w:rsidP="00237BC2">
            <w:pPr>
              <w:spacing w:line="360" w:lineRule="auto"/>
              <w:jc w:val="left"/>
              <w:rPr>
                <w:sz w:val="20"/>
                <w:szCs w:val="20"/>
              </w:rPr>
            </w:pPr>
            <w:r w:rsidRPr="00237BC2">
              <w:rPr>
                <w:sz w:val="20"/>
                <w:szCs w:val="20"/>
              </w:rPr>
              <w:t>0.469143</w:t>
            </w:r>
          </w:p>
        </w:tc>
        <w:tc>
          <w:tcPr>
            <w:tcW w:w="1216" w:type="dxa"/>
          </w:tcPr>
          <w:p w14:paraId="7B0F9529" w14:textId="1113B49D" w:rsidR="00237BC2" w:rsidRPr="00E71C19" w:rsidRDefault="00237BC2" w:rsidP="00237BC2">
            <w:pPr>
              <w:spacing w:line="360" w:lineRule="auto"/>
              <w:jc w:val="left"/>
              <w:rPr>
                <w:sz w:val="20"/>
                <w:szCs w:val="20"/>
              </w:rPr>
            </w:pPr>
            <w:r w:rsidRPr="00237BC2">
              <w:rPr>
                <w:sz w:val="20"/>
                <w:szCs w:val="20"/>
              </w:rPr>
              <w:t>0.173181</w:t>
            </w:r>
          </w:p>
        </w:tc>
        <w:tc>
          <w:tcPr>
            <w:tcW w:w="1250" w:type="dxa"/>
          </w:tcPr>
          <w:p w14:paraId="1FDA475F" w14:textId="2D6AF09A" w:rsidR="00237BC2" w:rsidRPr="00E71C19" w:rsidRDefault="00237BC2" w:rsidP="00237BC2">
            <w:pPr>
              <w:jc w:val="left"/>
              <w:rPr>
                <w:sz w:val="20"/>
                <w:szCs w:val="20"/>
              </w:rPr>
            </w:pPr>
            <w:r w:rsidRPr="00237BC2">
              <w:rPr>
                <w:sz w:val="20"/>
                <w:szCs w:val="20"/>
              </w:rPr>
              <w:t>0.469143</w:t>
            </w:r>
          </w:p>
        </w:tc>
      </w:tr>
      <w:tr w:rsidR="00237BC2" w:rsidRPr="00E71C19" w14:paraId="5C04204C" w14:textId="77777777" w:rsidTr="00E71C19">
        <w:trPr>
          <w:jc w:val="center"/>
        </w:trPr>
        <w:tc>
          <w:tcPr>
            <w:tcW w:w="2155" w:type="dxa"/>
          </w:tcPr>
          <w:p w14:paraId="1A4A13A6" w14:textId="1A7BDEB0"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26E0758A" w14:textId="17E2DD7D"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0C09E562" w14:textId="02160D20" w:rsidR="00237BC2" w:rsidRPr="00237BC2" w:rsidRDefault="00237BC2" w:rsidP="00237BC2">
            <w:pPr>
              <w:spacing w:line="360" w:lineRule="auto"/>
              <w:jc w:val="left"/>
              <w:rPr>
                <w:sz w:val="20"/>
                <w:szCs w:val="20"/>
              </w:rPr>
            </w:pPr>
            <w:r w:rsidRPr="00237BC2">
              <w:rPr>
                <w:sz w:val="20"/>
                <w:szCs w:val="20"/>
              </w:rPr>
              <w:t>0.609363</w:t>
            </w:r>
          </w:p>
        </w:tc>
        <w:tc>
          <w:tcPr>
            <w:tcW w:w="1216" w:type="dxa"/>
          </w:tcPr>
          <w:p w14:paraId="72B1A78E" w14:textId="6761B3C8" w:rsidR="00237BC2" w:rsidRPr="00237BC2" w:rsidRDefault="00237BC2" w:rsidP="00237BC2">
            <w:pPr>
              <w:spacing w:line="360" w:lineRule="auto"/>
              <w:jc w:val="left"/>
              <w:rPr>
                <w:b/>
                <w:bCs/>
                <w:sz w:val="20"/>
                <w:szCs w:val="20"/>
              </w:rPr>
            </w:pPr>
            <w:r w:rsidRPr="00237BC2">
              <w:rPr>
                <w:b/>
                <w:bCs/>
                <w:sz w:val="20"/>
                <w:szCs w:val="20"/>
              </w:rPr>
              <w:t>0.327757</w:t>
            </w:r>
          </w:p>
        </w:tc>
        <w:tc>
          <w:tcPr>
            <w:tcW w:w="1250" w:type="dxa"/>
          </w:tcPr>
          <w:p w14:paraId="2475F351" w14:textId="57E35A4B" w:rsidR="00237BC2" w:rsidRPr="00237BC2" w:rsidRDefault="00237BC2" w:rsidP="00237BC2">
            <w:pPr>
              <w:spacing w:line="360" w:lineRule="auto"/>
              <w:jc w:val="left"/>
              <w:rPr>
                <w:sz w:val="20"/>
                <w:szCs w:val="20"/>
              </w:rPr>
            </w:pPr>
            <w:r w:rsidRPr="00237BC2">
              <w:rPr>
                <w:sz w:val="20"/>
                <w:szCs w:val="20"/>
              </w:rPr>
              <w:t>0.609363</w:t>
            </w:r>
          </w:p>
        </w:tc>
      </w:tr>
      <w:tr w:rsidR="00237BC2" w:rsidRPr="00E71C19" w14:paraId="0020A8C0" w14:textId="77777777" w:rsidTr="00E71C19">
        <w:trPr>
          <w:jc w:val="center"/>
        </w:trPr>
        <w:tc>
          <w:tcPr>
            <w:tcW w:w="2155" w:type="dxa"/>
          </w:tcPr>
          <w:p w14:paraId="2557F474" w14:textId="1D1AD6B6"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3A49CEBF" w14:textId="1BF82DBF"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3C8D4F9A" w14:textId="58DF8274" w:rsidR="00237BC2" w:rsidRPr="00237BC2" w:rsidRDefault="00237BC2" w:rsidP="00237BC2">
            <w:pPr>
              <w:spacing w:line="360" w:lineRule="auto"/>
              <w:jc w:val="left"/>
              <w:rPr>
                <w:b/>
                <w:bCs/>
                <w:sz w:val="20"/>
                <w:szCs w:val="20"/>
              </w:rPr>
            </w:pPr>
            <w:r w:rsidRPr="00237BC2">
              <w:rPr>
                <w:b/>
                <w:bCs/>
                <w:sz w:val="20"/>
                <w:szCs w:val="20"/>
              </w:rPr>
              <w:t>0.611443</w:t>
            </w:r>
          </w:p>
        </w:tc>
        <w:tc>
          <w:tcPr>
            <w:tcW w:w="1216" w:type="dxa"/>
          </w:tcPr>
          <w:p w14:paraId="14339519" w14:textId="2EAA3444" w:rsidR="00237BC2" w:rsidRPr="00237BC2" w:rsidRDefault="00237BC2" w:rsidP="00237BC2">
            <w:pPr>
              <w:spacing w:line="360" w:lineRule="auto"/>
              <w:jc w:val="left"/>
              <w:rPr>
                <w:sz w:val="20"/>
                <w:szCs w:val="20"/>
              </w:rPr>
            </w:pPr>
            <w:r w:rsidRPr="00237BC2">
              <w:rPr>
                <w:sz w:val="20"/>
                <w:szCs w:val="20"/>
              </w:rPr>
              <w:t>0.310581</w:t>
            </w:r>
          </w:p>
        </w:tc>
        <w:tc>
          <w:tcPr>
            <w:tcW w:w="1250" w:type="dxa"/>
          </w:tcPr>
          <w:p w14:paraId="19EBA4DE" w14:textId="42914D83" w:rsidR="00237BC2" w:rsidRPr="00244887" w:rsidRDefault="00237BC2" w:rsidP="00237BC2">
            <w:pPr>
              <w:spacing w:line="360" w:lineRule="auto"/>
              <w:jc w:val="left"/>
              <w:rPr>
                <w:b/>
                <w:bCs/>
                <w:sz w:val="20"/>
                <w:szCs w:val="20"/>
              </w:rPr>
            </w:pPr>
            <w:r w:rsidRPr="00244887">
              <w:rPr>
                <w:b/>
                <w:bCs/>
                <w:sz w:val="20"/>
                <w:szCs w:val="20"/>
              </w:rPr>
              <w:t>0.611443</w:t>
            </w:r>
          </w:p>
        </w:tc>
      </w:tr>
      <w:tr w:rsidR="00237BC2" w:rsidRPr="00E71C19" w14:paraId="6410819B" w14:textId="77777777" w:rsidTr="00E71C19">
        <w:trPr>
          <w:jc w:val="center"/>
        </w:trPr>
        <w:tc>
          <w:tcPr>
            <w:tcW w:w="2155" w:type="dxa"/>
          </w:tcPr>
          <w:p w14:paraId="4987B098" w14:textId="29ABD69D"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758EA68F" w14:textId="5DFFB84E"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7C98B900" w14:textId="58A2CC8A" w:rsidR="00237BC2" w:rsidRPr="00E71C19" w:rsidRDefault="00237BC2" w:rsidP="00237BC2">
            <w:pPr>
              <w:spacing w:line="360" w:lineRule="auto"/>
              <w:jc w:val="left"/>
              <w:rPr>
                <w:sz w:val="20"/>
                <w:szCs w:val="20"/>
              </w:rPr>
            </w:pPr>
            <w:r w:rsidRPr="00237BC2">
              <w:rPr>
                <w:sz w:val="20"/>
                <w:szCs w:val="20"/>
              </w:rPr>
              <w:t>0.537875</w:t>
            </w:r>
          </w:p>
        </w:tc>
        <w:tc>
          <w:tcPr>
            <w:tcW w:w="1216" w:type="dxa"/>
          </w:tcPr>
          <w:p w14:paraId="09FE3B5A" w14:textId="69A4A04B" w:rsidR="00237BC2" w:rsidRPr="00E71C19" w:rsidRDefault="00237BC2" w:rsidP="00237BC2">
            <w:pPr>
              <w:spacing w:line="360" w:lineRule="auto"/>
              <w:jc w:val="left"/>
              <w:rPr>
                <w:sz w:val="20"/>
                <w:szCs w:val="20"/>
              </w:rPr>
            </w:pPr>
            <w:r w:rsidRPr="00237BC2">
              <w:rPr>
                <w:sz w:val="20"/>
                <w:szCs w:val="20"/>
              </w:rPr>
              <w:t>0.223403</w:t>
            </w:r>
          </w:p>
        </w:tc>
        <w:tc>
          <w:tcPr>
            <w:tcW w:w="1250" w:type="dxa"/>
          </w:tcPr>
          <w:p w14:paraId="79379308" w14:textId="6B3E47B0" w:rsidR="00237BC2" w:rsidRPr="00E71C19" w:rsidRDefault="00237BC2" w:rsidP="00237BC2">
            <w:pPr>
              <w:spacing w:line="360" w:lineRule="auto"/>
              <w:jc w:val="left"/>
              <w:rPr>
                <w:sz w:val="20"/>
                <w:szCs w:val="20"/>
              </w:rPr>
            </w:pPr>
            <w:r w:rsidRPr="00237BC2">
              <w:rPr>
                <w:sz w:val="20"/>
                <w:szCs w:val="20"/>
              </w:rPr>
              <w:t>0.537875</w:t>
            </w:r>
          </w:p>
        </w:tc>
      </w:tr>
      <w:tr w:rsidR="00237BC2" w:rsidRPr="00E71C19" w14:paraId="6CF6F041" w14:textId="77777777" w:rsidTr="00E71C19">
        <w:trPr>
          <w:jc w:val="center"/>
        </w:trPr>
        <w:tc>
          <w:tcPr>
            <w:tcW w:w="2155" w:type="dxa"/>
          </w:tcPr>
          <w:p w14:paraId="4A793173" w14:textId="15A84584"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66AE11F" w14:textId="68CAC497"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6D4B1BA8" w14:textId="2883D8ED" w:rsidR="00237BC2" w:rsidRPr="00E71C19" w:rsidRDefault="00237BC2" w:rsidP="00237BC2">
            <w:pPr>
              <w:tabs>
                <w:tab w:val="left" w:pos="706"/>
              </w:tabs>
              <w:spacing w:line="360" w:lineRule="auto"/>
              <w:jc w:val="left"/>
              <w:rPr>
                <w:sz w:val="20"/>
                <w:szCs w:val="20"/>
              </w:rPr>
            </w:pPr>
            <w:r w:rsidRPr="00237BC2">
              <w:rPr>
                <w:sz w:val="20"/>
                <w:szCs w:val="20"/>
              </w:rPr>
              <w:t>0.564542</w:t>
            </w:r>
          </w:p>
        </w:tc>
        <w:tc>
          <w:tcPr>
            <w:tcW w:w="1216" w:type="dxa"/>
          </w:tcPr>
          <w:p w14:paraId="7570DB1D" w14:textId="153832D4" w:rsidR="00237BC2" w:rsidRPr="00E71C19" w:rsidRDefault="00237BC2" w:rsidP="00237BC2">
            <w:pPr>
              <w:spacing w:line="360" w:lineRule="auto"/>
              <w:jc w:val="left"/>
              <w:rPr>
                <w:sz w:val="20"/>
                <w:szCs w:val="20"/>
              </w:rPr>
            </w:pPr>
            <w:r w:rsidRPr="00237BC2">
              <w:rPr>
                <w:sz w:val="20"/>
                <w:szCs w:val="20"/>
              </w:rPr>
              <w:t>0.265957</w:t>
            </w:r>
          </w:p>
        </w:tc>
        <w:tc>
          <w:tcPr>
            <w:tcW w:w="1250" w:type="dxa"/>
          </w:tcPr>
          <w:p w14:paraId="0592D4B6" w14:textId="7EFC151F" w:rsidR="00237BC2" w:rsidRPr="00E71C19" w:rsidRDefault="00237BC2" w:rsidP="00237BC2">
            <w:pPr>
              <w:spacing w:line="360" w:lineRule="auto"/>
              <w:jc w:val="left"/>
              <w:rPr>
                <w:sz w:val="20"/>
                <w:szCs w:val="20"/>
              </w:rPr>
            </w:pPr>
            <w:r w:rsidRPr="00237BC2">
              <w:rPr>
                <w:sz w:val="20"/>
                <w:szCs w:val="20"/>
              </w:rPr>
              <w:t>0.564542</w:t>
            </w:r>
          </w:p>
        </w:tc>
      </w:tr>
      <w:tr w:rsidR="00237BC2" w:rsidRPr="00E71C19" w14:paraId="3E358D4A" w14:textId="77777777" w:rsidTr="00E71C19">
        <w:trPr>
          <w:trHeight w:val="156"/>
          <w:jc w:val="center"/>
        </w:trPr>
        <w:tc>
          <w:tcPr>
            <w:tcW w:w="2155" w:type="dxa"/>
          </w:tcPr>
          <w:p w14:paraId="1087A906" w14:textId="737FA48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3F6C0746" w14:textId="0B091C37"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2E5FD5D5" w14:textId="4AFFB09D" w:rsidR="00237BC2" w:rsidRPr="00E71C19" w:rsidRDefault="00237BC2" w:rsidP="00237BC2">
            <w:pPr>
              <w:spacing w:line="360" w:lineRule="auto"/>
              <w:jc w:val="left"/>
              <w:rPr>
                <w:sz w:val="20"/>
                <w:szCs w:val="20"/>
              </w:rPr>
            </w:pPr>
            <w:r w:rsidRPr="00237BC2">
              <w:rPr>
                <w:sz w:val="20"/>
                <w:szCs w:val="20"/>
              </w:rPr>
              <w:t>0.576776</w:t>
            </w:r>
          </w:p>
        </w:tc>
        <w:tc>
          <w:tcPr>
            <w:tcW w:w="1216" w:type="dxa"/>
          </w:tcPr>
          <w:p w14:paraId="2D9B1835" w14:textId="08239E21" w:rsidR="00237BC2" w:rsidRPr="00E71C19" w:rsidRDefault="00237BC2" w:rsidP="00237BC2">
            <w:pPr>
              <w:spacing w:line="360" w:lineRule="auto"/>
              <w:jc w:val="left"/>
              <w:rPr>
                <w:sz w:val="20"/>
                <w:szCs w:val="20"/>
              </w:rPr>
            </w:pPr>
            <w:r w:rsidRPr="00237BC2">
              <w:rPr>
                <w:sz w:val="20"/>
                <w:szCs w:val="20"/>
              </w:rPr>
              <w:t>0.267101</w:t>
            </w:r>
          </w:p>
        </w:tc>
        <w:tc>
          <w:tcPr>
            <w:tcW w:w="1250" w:type="dxa"/>
          </w:tcPr>
          <w:p w14:paraId="31FC7C33" w14:textId="54E37838" w:rsidR="00237BC2" w:rsidRPr="00E71C19" w:rsidRDefault="00237BC2" w:rsidP="00237BC2">
            <w:pPr>
              <w:jc w:val="left"/>
              <w:rPr>
                <w:sz w:val="20"/>
                <w:szCs w:val="20"/>
              </w:rPr>
            </w:pPr>
            <w:r w:rsidRPr="00237BC2">
              <w:rPr>
                <w:sz w:val="20"/>
                <w:szCs w:val="20"/>
              </w:rPr>
              <w:t>0.576776</w:t>
            </w:r>
          </w:p>
        </w:tc>
      </w:tr>
      <w:tr w:rsidR="00237BC2" w:rsidRPr="00E71C19" w14:paraId="12F9E983" w14:textId="77777777" w:rsidTr="00E71C19">
        <w:trPr>
          <w:jc w:val="center"/>
        </w:trPr>
        <w:tc>
          <w:tcPr>
            <w:tcW w:w="2155" w:type="dxa"/>
          </w:tcPr>
          <w:p w14:paraId="7FF687E4" w14:textId="02D8BFF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FC8343C" w14:textId="6EDA3503"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2E88B425" w14:textId="483CB0D3" w:rsidR="00237BC2" w:rsidRPr="00E71C19" w:rsidRDefault="00237BC2" w:rsidP="00237BC2">
            <w:pPr>
              <w:spacing w:line="360" w:lineRule="auto"/>
              <w:jc w:val="left"/>
              <w:rPr>
                <w:sz w:val="20"/>
                <w:szCs w:val="20"/>
              </w:rPr>
            </w:pPr>
            <w:r w:rsidRPr="00237BC2">
              <w:rPr>
                <w:sz w:val="20"/>
                <w:szCs w:val="20"/>
              </w:rPr>
              <w:t>0.471028</w:t>
            </w:r>
          </w:p>
        </w:tc>
        <w:tc>
          <w:tcPr>
            <w:tcW w:w="1216" w:type="dxa"/>
          </w:tcPr>
          <w:p w14:paraId="4D73BAD2" w14:textId="49264C56" w:rsidR="00237BC2" w:rsidRPr="00E71C19" w:rsidRDefault="00237BC2" w:rsidP="00237BC2">
            <w:pPr>
              <w:spacing w:line="360" w:lineRule="auto"/>
              <w:jc w:val="left"/>
              <w:rPr>
                <w:sz w:val="20"/>
                <w:szCs w:val="20"/>
              </w:rPr>
            </w:pPr>
            <w:r w:rsidRPr="00237BC2">
              <w:rPr>
                <w:sz w:val="20"/>
                <w:szCs w:val="20"/>
              </w:rPr>
              <w:t>0.160091</w:t>
            </w:r>
          </w:p>
        </w:tc>
        <w:tc>
          <w:tcPr>
            <w:tcW w:w="1250" w:type="dxa"/>
          </w:tcPr>
          <w:p w14:paraId="6BD2D9C9" w14:textId="028E4AFB" w:rsidR="00237BC2" w:rsidRPr="00E71C19" w:rsidRDefault="00237BC2" w:rsidP="00237BC2">
            <w:pPr>
              <w:spacing w:line="360" w:lineRule="auto"/>
              <w:jc w:val="left"/>
              <w:rPr>
                <w:sz w:val="20"/>
                <w:szCs w:val="20"/>
              </w:rPr>
            </w:pPr>
            <w:r w:rsidRPr="00237BC2">
              <w:rPr>
                <w:sz w:val="20"/>
                <w:szCs w:val="20"/>
              </w:rPr>
              <w:t>0.471028</w:t>
            </w:r>
          </w:p>
        </w:tc>
      </w:tr>
    </w:tbl>
    <w:p w14:paraId="02C68F2E" w14:textId="7FA245D4" w:rsidR="00891A73" w:rsidRPr="00891A73" w:rsidRDefault="00AC4049" w:rsidP="007A5E31">
      <w:pPr>
        <w:pStyle w:val="Caption"/>
      </w:pPr>
      <w:bookmarkStart w:id="170" w:name="_Toc169561514"/>
      <w:bookmarkStart w:id="171" w:name="_Toc169640872"/>
      <w:r>
        <w:t xml:space="preserve">Table </w:t>
      </w:r>
      <w:r w:rsidR="006732BF">
        <w:fldChar w:fldCharType="begin"/>
      </w:r>
      <w:r w:rsidR="006732BF">
        <w:instrText xml:space="preserve"> STYLEREF 1 \s </w:instrText>
      </w:r>
      <w:r w:rsidR="006732BF">
        <w:fldChar w:fldCharType="separate"/>
      </w:r>
      <w:r w:rsidR="008E6042">
        <w:rPr>
          <w:noProof/>
        </w:rPr>
        <w:t>5</w:t>
      </w:r>
      <w:r w:rsidR="006732BF">
        <w:fldChar w:fldCharType="end"/>
      </w:r>
      <w:r w:rsidR="006732BF">
        <w:noBreakHyphen/>
      </w:r>
      <w:r w:rsidR="006732BF">
        <w:fldChar w:fldCharType="begin"/>
      </w:r>
      <w:r w:rsidR="006732BF">
        <w:instrText xml:space="preserve"> SEQ Table \* ARABIC \s 1 </w:instrText>
      </w:r>
      <w:r w:rsidR="006732BF">
        <w:fldChar w:fldCharType="separate"/>
      </w:r>
      <w:r w:rsidR="008E6042">
        <w:rPr>
          <w:noProof/>
        </w:rPr>
        <w:t>1</w:t>
      </w:r>
      <w:r w:rsidR="006732BF">
        <w:fldChar w:fldCharType="end"/>
      </w:r>
      <w:r w:rsidRPr="00AC4049">
        <w:t xml:space="preserve"> </w:t>
      </w:r>
      <w:r>
        <w:t>- ROUGE-1, ROUGE-2, and ROUGE-L evaluation results.</w:t>
      </w:r>
      <w:bookmarkEnd w:id="170"/>
      <w:bookmarkEnd w:id="171"/>
    </w:p>
    <w:p w14:paraId="446514B2" w14:textId="6B71CAE5" w:rsidR="00F61B51" w:rsidRPr="00A821AB" w:rsidRDefault="00F61B51" w:rsidP="00F61B51">
      <w:pPr>
        <w:spacing w:line="360" w:lineRule="auto"/>
        <w:rPr>
          <w:lang w:val="vi-VN"/>
        </w:rPr>
      </w:pPr>
      <w:r>
        <w:t xml:space="preserve">From the evaluation result, the combination of having TextRank as the pre-processing method and using the resulting sentences to be summarized by the </w:t>
      </w:r>
      <w:r w:rsidR="00B05252">
        <w:t>Facebook’s bart-large-cnn</w:t>
      </w:r>
      <w:r>
        <w:t xml:space="preserve"> model obtained the most positive result, being the top of both the ROUGE-1 and ROUGE-L measure. The combination between TextRank and </w:t>
      </w:r>
      <w:r w:rsidR="00257B09">
        <w:t>Falcon AI</w:t>
      </w:r>
      <w:r w:rsidRPr="00F61B51">
        <w:t xml:space="preserve">’s </w:t>
      </w:r>
      <w:r w:rsidR="00257B09">
        <w:t>text-summarization</w:t>
      </w:r>
      <w:r>
        <w:t xml:space="preserve"> model also yields positive results since it claims the top of the ROUGE-2 measure. </w:t>
      </w:r>
      <w:r w:rsidR="00F129EC">
        <w:t>Noticeably, all summarization methods being pre-processed by the use of an extractive summarization model would</w:t>
      </w:r>
      <w:r w:rsidR="006569CF">
        <w:rPr>
          <w:lang w:val="vi-VN"/>
        </w:rPr>
        <w:t xml:space="preserve"> increase the evaluation </w:t>
      </w:r>
      <w:r w:rsidR="006569CF">
        <w:t>results</w:t>
      </w:r>
      <w:r w:rsidR="00A821AB">
        <w:t xml:space="preserve"> over the executing just the base summarization method. </w:t>
      </w:r>
    </w:p>
    <w:p w14:paraId="5D91B991" w14:textId="77777777" w:rsidR="00C45715" w:rsidRPr="00B05252" w:rsidRDefault="00C45715" w:rsidP="00F61B51">
      <w:pPr>
        <w:spacing w:line="360" w:lineRule="auto"/>
        <w:rPr>
          <w:lang w:val="vi-VN"/>
        </w:rPr>
      </w:pPr>
    </w:p>
    <w:p w14:paraId="568ECB11" w14:textId="6EF7AA4F" w:rsidR="006732BF" w:rsidRDefault="006732BF" w:rsidP="00F61B51">
      <w:pPr>
        <w:spacing w:line="360" w:lineRule="auto"/>
      </w:pPr>
      <w:r>
        <w:t xml:space="preserve">Additionally, in order to measure the efficiency of each method, the total time required to generate the summaries for ten chosen PDFs were documented in </w:t>
      </w:r>
      <w:r w:rsidRPr="003E4555">
        <w:rPr>
          <w:i/>
          <w:iCs/>
        </w:rPr>
        <w:t>Table 5-2</w:t>
      </w:r>
      <w:r>
        <w:t xml:space="preserve">. </w:t>
      </w:r>
    </w:p>
    <w:p w14:paraId="4DC00906" w14:textId="77777777" w:rsidR="006732BF" w:rsidRPr="00F61B51"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E71C19" w14:paraId="23F98D4D" w14:textId="77777777" w:rsidTr="00A739F9">
        <w:trPr>
          <w:jc w:val="center"/>
        </w:trPr>
        <w:tc>
          <w:tcPr>
            <w:tcW w:w="3038" w:type="dxa"/>
            <w:vMerge w:val="restart"/>
          </w:tcPr>
          <w:p w14:paraId="23D7EAB3" w14:textId="77777777" w:rsidR="005666BD" w:rsidRPr="00E71C19" w:rsidRDefault="005666BD" w:rsidP="005666BD">
            <w:pPr>
              <w:spacing w:line="360" w:lineRule="auto"/>
              <w:jc w:val="center"/>
              <w:rPr>
                <w:sz w:val="20"/>
                <w:szCs w:val="20"/>
              </w:rPr>
            </w:pPr>
            <w:r w:rsidRPr="00E71C19">
              <w:rPr>
                <w:sz w:val="20"/>
                <w:szCs w:val="20"/>
              </w:rPr>
              <w:t>Summarization method</w:t>
            </w:r>
            <w:r>
              <w:rPr>
                <w:sz w:val="20"/>
                <w:szCs w:val="20"/>
              </w:rPr>
              <w:t xml:space="preserve"> </w:t>
            </w:r>
          </w:p>
          <w:p w14:paraId="30681D2D" w14:textId="77777777" w:rsidR="005666BD" w:rsidRPr="00E71C19" w:rsidRDefault="005666BD" w:rsidP="00C51FFA">
            <w:pPr>
              <w:spacing w:line="360" w:lineRule="auto"/>
              <w:jc w:val="center"/>
              <w:rPr>
                <w:sz w:val="20"/>
                <w:szCs w:val="20"/>
              </w:rPr>
            </w:pPr>
          </w:p>
        </w:tc>
        <w:tc>
          <w:tcPr>
            <w:tcW w:w="3798" w:type="dxa"/>
            <w:gridSpan w:val="3"/>
          </w:tcPr>
          <w:p w14:paraId="37070938" w14:textId="67D16246" w:rsidR="005666BD" w:rsidRDefault="005666BD" w:rsidP="00C51FFA">
            <w:pPr>
              <w:spacing w:line="360" w:lineRule="auto"/>
              <w:jc w:val="center"/>
              <w:rPr>
                <w:b/>
                <w:bCs/>
                <w:sz w:val="20"/>
                <w:szCs w:val="20"/>
              </w:rPr>
            </w:pPr>
            <w:r>
              <w:rPr>
                <w:b/>
                <w:bCs/>
                <w:sz w:val="20"/>
                <w:szCs w:val="20"/>
              </w:rPr>
              <w:t>Pre-processing method</w:t>
            </w:r>
          </w:p>
        </w:tc>
      </w:tr>
      <w:tr w:rsidR="005666BD" w:rsidRPr="00E71C19" w14:paraId="1783938A" w14:textId="4B362314" w:rsidTr="00254C1A">
        <w:trPr>
          <w:jc w:val="center"/>
        </w:trPr>
        <w:tc>
          <w:tcPr>
            <w:tcW w:w="3038" w:type="dxa"/>
            <w:vMerge/>
          </w:tcPr>
          <w:p w14:paraId="0B95BA3D" w14:textId="37AE824A" w:rsidR="005666BD" w:rsidRPr="00E71C19" w:rsidRDefault="005666BD" w:rsidP="00C51FFA">
            <w:pPr>
              <w:spacing w:line="360" w:lineRule="auto"/>
              <w:jc w:val="center"/>
              <w:rPr>
                <w:sz w:val="20"/>
                <w:szCs w:val="20"/>
              </w:rPr>
            </w:pPr>
          </w:p>
        </w:tc>
        <w:tc>
          <w:tcPr>
            <w:tcW w:w="1266" w:type="dxa"/>
          </w:tcPr>
          <w:p w14:paraId="0A166093" w14:textId="4F46646B" w:rsidR="005666BD" w:rsidRPr="00E71C19" w:rsidRDefault="005666BD" w:rsidP="00C51FFA">
            <w:pPr>
              <w:spacing w:line="360" w:lineRule="auto"/>
              <w:jc w:val="center"/>
              <w:rPr>
                <w:b/>
                <w:bCs/>
                <w:sz w:val="20"/>
                <w:szCs w:val="20"/>
              </w:rPr>
            </w:pPr>
            <w:r>
              <w:rPr>
                <w:b/>
                <w:bCs/>
                <w:sz w:val="20"/>
                <w:szCs w:val="20"/>
              </w:rPr>
              <w:t>None</w:t>
            </w:r>
          </w:p>
        </w:tc>
        <w:tc>
          <w:tcPr>
            <w:tcW w:w="1266" w:type="dxa"/>
          </w:tcPr>
          <w:p w14:paraId="68759930" w14:textId="47F62C9B" w:rsidR="005666BD" w:rsidRDefault="005666BD" w:rsidP="00C51FFA">
            <w:pPr>
              <w:spacing w:line="360" w:lineRule="auto"/>
              <w:jc w:val="center"/>
              <w:rPr>
                <w:b/>
                <w:bCs/>
                <w:sz w:val="20"/>
                <w:szCs w:val="20"/>
              </w:rPr>
            </w:pPr>
            <w:r>
              <w:rPr>
                <w:b/>
                <w:bCs/>
                <w:sz w:val="20"/>
                <w:szCs w:val="20"/>
              </w:rPr>
              <w:t>TextRank</w:t>
            </w:r>
          </w:p>
        </w:tc>
        <w:tc>
          <w:tcPr>
            <w:tcW w:w="1266" w:type="dxa"/>
          </w:tcPr>
          <w:p w14:paraId="76EC92CD" w14:textId="7E674083" w:rsidR="005666BD" w:rsidRDefault="005666BD" w:rsidP="00C51FFA">
            <w:pPr>
              <w:spacing w:line="360" w:lineRule="auto"/>
              <w:jc w:val="center"/>
              <w:rPr>
                <w:b/>
                <w:bCs/>
                <w:sz w:val="20"/>
                <w:szCs w:val="20"/>
              </w:rPr>
            </w:pPr>
            <w:r>
              <w:rPr>
                <w:b/>
                <w:bCs/>
                <w:sz w:val="20"/>
                <w:szCs w:val="20"/>
              </w:rPr>
              <w:t>LSA</w:t>
            </w:r>
          </w:p>
        </w:tc>
      </w:tr>
      <w:tr w:rsidR="005666BD" w:rsidRPr="00E71C19" w14:paraId="32DF254B" w14:textId="6CC8A8D3" w:rsidTr="00254C1A">
        <w:trPr>
          <w:jc w:val="center"/>
        </w:trPr>
        <w:tc>
          <w:tcPr>
            <w:tcW w:w="3038" w:type="dxa"/>
          </w:tcPr>
          <w:p w14:paraId="33F188A9" w14:textId="0F0BF599" w:rsidR="005666BD" w:rsidRPr="005666BD" w:rsidRDefault="005666BD" w:rsidP="005666BD">
            <w:pPr>
              <w:spacing w:line="360" w:lineRule="auto"/>
              <w:rPr>
                <w:b/>
                <w:bCs/>
                <w:sz w:val="20"/>
                <w:szCs w:val="20"/>
              </w:rPr>
            </w:pPr>
            <w:r w:rsidRPr="005666BD">
              <w:rPr>
                <w:b/>
                <w:bCs/>
                <w:sz w:val="20"/>
                <w:szCs w:val="20"/>
              </w:rPr>
              <w:t>TextRank</w:t>
            </w:r>
          </w:p>
        </w:tc>
        <w:tc>
          <w:tcPr>
            <w:tcW w:w="1266" w:type="dxa"/>
          </w:tcPr>
          <w:p w14:paraId="5414892B" w14:textId="51CD74E0" w:rsidR="005666BD" w:rsidRPr="005666BD" w:rsidRDefault="005666BD" w:rsidP="005666BD">
            <w:pPr>
              <w:spacing w:line="360" w:lineRule="auto"/>
              <w:jc w:val="center"/>
              <w:rPr>
                <w:sz w:val="20"/>
                <w:szCs w:val="20"/>
              </w:rPr>
            </w:pPr>
            <w:r w:rsidRPr="005666BD">
              <w:rPr>
                <w:sz w:val="20"/>
                <w:szCs w:val="20"/>
              </w:rPr>
              <w:t>0.885442</w:t>
            </w:r>
          </w:p>
        </w:tc>
        <w:tc>
          <w:tcPr>
            <w:tcW w:w="1266" w:type="dxa"/>
          </w:tcPr>
          <w:p w14:paraId="6B877037" w14:textId="5A22D581" w:rsidR="005666BD" w:rsidRPr="005666BD" w:rsidRDefault="005666BD" w:rsidP="005666BD">
            <w:pPr>
              <w:spacing w:line="360" w:lineRule="auto"/>
              <w:jc w:val="center"/>
              <w:rPr>
                <w:sz w:val="20"/>
                <w:szCs w:val="20"/>
              </w:rPr>
            </w:pPr>
            <w:r>
              <w:rPr>
                <w:sz w:val="20"/>
                <w:szCs w:val="20"/>
              </w:rPr>
              <w:t>-</w:t>
            </w:r>
          </w:p>
        </w:tc>
        <w:tc>
          <w:tcPr>
            <w:tcW w:w="1266" w:type="dxa"/>
          </w:tcPr>
          <w:p w14:paraId="69018549" w14:textId="509D832C" w:rsidR="005666BD" w:rsidRPr="005666BD" w:rsidRDefault="005666BD" w:rsidP="005666BD">
            <w:pPr>
              <w:spacing w:line="360" w:lineRule="auto"/>
              <w:jc w:val="center"/>
              <w:rPr>
                <w:sz w:val="20"/>
                <w:szCs w:val="20"/>
              </w:rPr>
            </w:pPr>
            <w:r>
              <w:rPr>
                <w:sz w:val="20"/>
                <w:szCs w:val="20"/>
              </w:rPr>
              <w:t>-</w:t>
            </w:r>
          </w:p>
        </w:tc>
      </w:tr>
      <w:tr w:rsidR="005666BD" w:rsidRPr="00E71C19" w14:paraId="2123D53B" w14:textId="7A632B3D" w:rsidTr="00254C1A">
        <w:trPr>
          <w:jc w:val="center"/>
        </w:trPr>
        <w:tc>
          <w:tcPr>
            <w:tcW w:w="3038" w:type="dxa"/>
          </w:tcPr>
          <w:p w14:paraId="316BBB40" w14:textId="77777777" w:rsidR="005666BD" w:rsidRPr="00E71C19" w:rsidRDefault="005666BD" w:rsidP="005666BD">
            <w:pPr>
              <w:spacing w:line="360" w:lineRule="auto"/>
              <w:jc w:val="left"/>
              <w:rPr>
                <w:b/>
                <w:bCs/>
                <w:sz w:val="20"/>
                <w:szCs w:val="20"/>
              </w:rPr>
            </w:pPr>
            <w:r w:rsidRPr="00E71C19">
              <w:rPr>
                <w:b/>
                <w:bCs/>
                <w:sz w:val="20"/>
                <w:szCs w:val="20"/>
              </w:rPr>
              <w:t>LSA</w:t>
            </w:r>
          </w:p>
        </w:tc>
        <w:tc>
          <w:tcPr>
            <w:tcW w:w="1266" w:type="dxa"/>
          </w:tcPr>
          <w:p w14:paraId="0CFB5621" w14:textId="7E912A99" w:rsidR="005666BD" w:rsidRPr="00E71C19" w:rsidRDefault="005666BD" w:rsidP="005666BD">
            <w:pPr>
              <w:spacing w:line="360" w:lineRule="auto"/>
              <w:jc w:val="center"/>
              <w:rPr>
                <w:sz w:val="20"/>
                <w:szCs w:val="20"/>
              </w:rPr>
            </w:pPr>
            <w:r w:rsidRPr="006732BF">
              <w:rPr>
                <w:sz w:val="20"/>
                <w:szCs w:val="20"/>
              </w:rPr>
              <w:t>8.959388</w:t>
            </w:r>
          </w:p>
        </w:tc>
        <w:tc>
          <w:tcPr>
            <w:tcW w:w="1266" w:type="dxa"/>
          </w:tcPr>
          <w:p w14:paraId="14512664" w14:textId="38D07196" w:rsidR="005666BD" w:rsidRPr="006732BF" w:rsidRDefault="005666BD" w:rsidP="005666BD">
            <w:pPr>
              <w:spacing w:line="360" w:lineRule="auto"/>
              <w:jc w:val="center"/>
              <w:rPr>
                <w:sz w:val="20"/>
                <w:szCs w:val="20"/>
              </w:rPr>
            </w:pPr>
            <w:r>
              <w:rPr>
                <w:sz w:val="20"/>
                <w:szCs w:val="20"/>
              </w:rPr>
              <w:t>-</w:t>
            </w:r>
          </w:p>
        </w:tc>
        <w:tc>
          <w:tcPr>
            <w:tcW w:w="1266" w:type="dxa"/>
          </w:tcPr>
          <w:p w14:paraId="497ECEAD" w14:textId="5EB74B4B" w:rsidR="005666BD" w:rsidRPr="006732BF" w:rsidRDefault="005666BD" w:rsidP="005666BD">
            <w:pPr>
              <w:spacing w:line="360" w:lineRule="auto"/>
              <w:jc w:val="center"/>
              <w:rPr>
                <w:sz w:val="20"/>
                <w:szCs w:val="20"/>
              </w:rPr>
            </w:pPr>
            <w:r>
              <w:rPr>
                <w:sz w:val="20"/>
                <w:szCs w:val="20"/>
              </w:rPr>
              <w:t>-</w:t>
            </w:r>
          </w:p>
        </w:tc>
      </w:tr>
      <w:tr w:rsidR="005666BD" w:rsidRPr="00E71C19" w14:paraId="0628EB9E" w14:textId="20CBA515" w:rsidTr="00254C1A">
        <w:trPr>
          <w:jc w:val="center"/>
        </w:trPr>
        <w:tc>
          <w:tcPr>
            <w:tcW w:w="3038" w:type="dxa"/>
          </w:tcPr>
          <w:p w14:paraId="0A776916" w14:textId="77777777" w:rsidR="005666BD" w:rsidRPr="00E71C19" w:rsidRDefault="005666BD" w:rsidP="006732BF">
            <w:pPr>
              <w:spacing w:line="360" w:lineRule="auto"/>
              <w:jc w:val="left"/>
              <w:rPr>
                <w:b/>
                <w:bCs/>
                <w:sz w:val="20"/>
                <w:szCs w:val="20"/>
              </w:rPr>
            </w:pPr>
            <w:r w:rsidRPr="00E71C19">
              <w:rPr>
                <w:b/>
                <w:bCs/>
                <w:sz w:val="20"/>
                <w:szCs w:val="20"/>
              </w:rPr>
              <w:t>Falcon AI’s text-summarization</w:t>
            </w:r>
          </w:p>
        </w:tc>
        <w:tc>
          <w:tcPr>
            <w:tcW w:w="1266" w:type="dxa"/>
          </w:tcPr>
          <w:p w14:paraId="22071E7A" w14:textId="73A51817" w:rsidR="005666BD" w:rsidRPr="00E71C19" w:rsidRDefault="005666BD" w:rsidP="005666BD">
            <w:pPr>
              <w:spacing w:line="360" w:lineRule="auto"/>
              <w:jc w:val="center"/>
              <w:rPr>
                <w:sz w:val="20"/>
                <w:szCs w:val="20"/>
              </w:rPr>
            </w:pPr>
            <w:r w:rsidRPr="006732BF">
              <w:rPr>
                <w:sz w:val="20"/>
                <w:szCs w:val="20"/>
              </w:rPr>
              <w:t>571.973681</w:t>
            </w:r>
          </w:p>
        </w:tc>
        <w:tc>
          <w:tcPr>
            <w:tcW w:w="1266" w:type="dxa"/>
          </w:tcPr>
          <w:p w14:paraId="46BCBC39" w14:textId="33623115" w:rsidR="005666BD" w:rsidRPr="005F3038" w:rsidRDefault="005666BD" w:rsidP="005666BD">
            <w:pPr>
              <w:spacing w:line="360" w:lineRule="auto"/>
              <w:jc w:val="center"/>
              <w:rPr>
                <w:sz w:val="20"/>
                <w:szCs w:val="20"/>
              </w:rPr>
            </w:pPr>
            <w:r w:rsidRPr="005F3038">
              <w:rPr>
                <w:sz w:val="20"/>
                <w:szCs w:val="20"/>
              </w:rPr>
              <w:t>318.815027</w:t>
            </w:r>
          </w:p>
        </w:tc>
        <w:tc>
          <w:tcPr>
            <w:tcW w:w="1266" w:type="dxa"/>
          </w:tcPr>
          <w:p w14:paraId="3F88CF20" w14:textId="6FC30EFE" w:rsidR="005666BD" w:rsidRPr="00C45715" w:rsidRDefault="005666BD" w:rsidP="005666BD">
            <w:pPr>
              <w:spacing w:line="360" w:lineRule="auto"/>
              <w:jc w:val="center"/>
              <w:rPr>
                <w:b/>
                <w:bCs/>
                <w:sz w:val="20"/>
                <w:szCs w:val="20"/>
              </w:rPr>
            </w:pPr>
            <w:r w:rsidRPr="00C45715">
              <w:rPr>
                <w:b/>
                <w:bCs/>
                <w:sz w:val="20"/>
                <w:szCs w:val="20"/>
              </w:rPr>
              <w:t>288.749598</w:t>
            </w:r>
          </w:p>
        </w:tc>
      </w:tr>
      <w:tr w:rsidR="005666BD" w:rsidRPr="00E71C19" w14:paraId="3E5BEF95" w14:textId="7E7ED6D0" w:rsidTr="00254C1A">
        <w:trPr>
          <w:jc w:val="center"/>
        </w:trPr>
        <w:tc>
          <w:tcPr>
            <w:tcW w:w="3038" w:type="dxa"/>
          </w:tcPr>
          <w:p w14:paraId="3BDDA1B9" w14:textId="77777777" w:rsidR="005666BD" w:rsidRPr="00E71C19" w:rsidRDefault="005666BD" w:rsidP="006732BF">
            <w:pPr>
              <w:spacing w:line="360" w:lineRule="auto"/>
              <w:jc w:val="left"/>
              <w:rPr>
                <w:b/>
                <w:bCs/>
                <w:sz w:val="20"/>
                <w:szCs w:val="20"/>
              </w:rPr>
            </w:pPr>
            <w:r w:rsidRPr="00E71C19">
              <w:rPr>
                <w:b/>
                <w:bCs/>
                <w:sz w:val="20"/>
                <w:szCs w:val="20"/>
              </w:rPr>
              <w:t>Facebook’s bart-large-cnn</w:t>
            </w:r>
          </w:p>
        </w:tc>
        <w:tc>
          <w:tcPr>
            <w:tcW w:w="1266" w:type="dxa"/>
          </w:tcPr>
          <w:p w14:paraId="40920F26" w14:textId="28F4BF56" w:rsidR="005666BD" w:rsidRPr="00E71C19" w:rsidRDefault="005666BD" w:rsidP="005666BD">
            <w:pPr>
              <w:spacing w:line="360" w:lineRule="auto"/>
              <w:jc w:val="center"/>
              <w:rPr>
                <w:sz w:val="20"/>
                <w:szCs w:val="20"/>
              </w:rPr>
            </w:pPr>
            <w:r w:rsidRPr="005666BD">
              <w:rPr>
                <w:sz w:val="20"/>
                <w:szCs w:val="20"/>
              </w:rPr>
              <w:t>828.024041</w:t>
            </w:r>
          </w:p>
        </w:tc>
        <w:tc>
          <w:tcPr>
            <w:tcW w:w="1266" w:type="dxa"/>
          </w:tcPr>
          <w:p w14:paraId="45220C5E" w14:textId="0E956047" w:rsidR="005666BD" w:rsidRPr="00C45715" w:rsidRDefault="001C3BCC" w:rsidP="005666BD">
            <w:pPr>
              <w:spacing w:line="360" w:lineRule="auto"/>
              <w:jc w:val="center"/>
              <w:rPr>
                <w:sz w:val="20"/>
                <w:szCs w:val="20"/>
              </w:rPr>
            </w:pPr>
            <w:r w:rsidRPr="00C45715">
              <w:rPr>
                <w:sz w:val="20"/>
                <w:szCs w:val="20"/>
              </w:rPr>
              <w:t>719.341524</w:t>
            </w:r>
          </w:p>
        </w:tc>
        <w:tc>
          <w:tcPr>
            <w:tcW w:w="1266" w:type="dxa"/>
          </w:tcPr>
          <w:p w14:paraId="6303E1BF" w14:textId="4226EB4B" w:rsidR="005666BD" w:rsidRPr="00C45715" w:rsidRDefault="005666BD" w:rsidP="005666BD">
            <w:pPr>
              <w:spacing w:line="360" w:lineRule="auto"/>
              <w:jc w:val="center"/>
              <w:rPr>
                <w:b/>
                <w:bCs/>
                <w:sz w:val="20"/>
                <w:szCs w:val="20"/>
              </w:rPr>
            </w:pPr>
            <w:r w:rsidRPr="00C45715">
              <w:rPr>
                <w:b/>
                <w:bCs/>
                <w:sz w:val="20"/>
                <w:szCs w:val="20"/>
              </w:rPr>
              <w:t>681.081772</w:t>
            </w:r>
          </w:p>
        </w:tc>
      </w:tr>
      <w:tr w:rsidR="005666BD" w:rsidRPr="00E71C19" w14:paraId="77BA7D3C" w14:textId="26F843B7" w:rsidTr="00254C1A">
        <w:trPr>
          <w:trHeight w:val="237"/>
          <w:jc w:val="center"/>
        </w:trPr>
        <w:tc>
          <w:tcPr>
            <w:tcW w:w="3038" w:type="dxa"/>
          </w:tcPr>
          <w:p w14:paraId="57E12966" w14:textId="77777777" w:rsidR="005666BD" w:rsidRPr="00E71C19" w:rsidRDefault="005666BD" w:rsidP="00C51FFA">
            <w:pPr>
              <w:spacing w:line="360" w:lineRule="auto"/>
              <w:jc w:val="left"/>
              <w:rPr>
                <w:b/>
                <w:bCs/>
                <w:sz w:val="20"/>
                <w:szCs w:val="20"/>
              </w:rPr>
            </w:pPr>
            <w:r w:rsidRPr="00E71C19">
              <w:rPr>
                <w:b/>
                <w:bCs/>
                <w:sz w:val="20"/>
                <w:szCs w:val="20"/>
              </w:rPr>
              <w:t>Stability AI’s stablelm-2-1_6b</w:t>
            </w:r>
          </w:p>
        </w:tc>
        <w:tc>
          <w:tcPr>
            <w:tcW w:w="1266" w:type="dxa"/>
          </w:tcPr>
          <w:p w14:paraId="73FE2410" w14:textId="27863D85" w:rsidR="005666BD" w:rsidRPr="00E71C19" w:rsidRDefault="00292F29" w:rsidP="005666BD">
            <w:pPr>
              <w:spacing w:line="360" w:lineRule="auto"/>
              <w:jc w:val="center"/>
              <w:rPr>
                <w:sz w:val="20"/>
                <w:szCs w:val="20"/>
              </w:rPr>
            </w:pPr>
            <w:r w:rsidRPr="00292F29">
              <w:rPr>
                <w:sz w:val="20"/>
                <w:szCs w:val="20"/>
              </w:rPr>
              <w:t>11332.362937</w:t>
            </w:r>
          </w:p>
        </w:tc>
        <w:tc>
          <w:tcPr>
            <w:tcW w:w="1266" w:type="dxa"/>
          </w:tcPr>
          <w:p w14:paraId="4F8637AE" w14:textId="67437916" w:rsidR="005666BD" w:rsidRPr="00C45715" w:rsidRDefault="009E54E5" w:rsidP="005666BD">
            <w:pPr>
              <w:spacing w:line="360" w:lineRule="auto"/>
              <w:jc w:val="center"/>
              <w:rPr>
                <w:b/>
                <w:bCs/>
                <w:sz w:val="20"/>
                <w:szCs w:val="20"/>
              </w:rPr>
            </w:pPr>
            <w:r w:rsidRPr="00C45715">
              <w:rPr>
                <w:b/>
                <w:bCs/>
                <w:sz w:val="20"/>
                <w:szCs w:val="20"/>
              </w:rPr>
              <w:t>6656.221096</w:t>
            </w:r>
          </w:p>
        </w:tc>
        <w:tc>
          <w:tcPr>
            <w:tcW w:w="1266" w:type="dxa"/>
          </w:tcPr>
          <w:p w14:paraId="1D4A8977" w14:textId="47FED493" w:rsidR="005666BD" w:rsidRPr="005666BD" w:rsidRDefault="009E54E5" w:rsidP="005666BD">
            <w:pPr>
              <w:spacing w:line="360" w:lineRule="auto"/>
              <w:jc w:val="center"/>
              <w:rPr>
                <w:sz w:val="20"/>
                <w:szCs w:val="20"/>
              </w:rPr>
            </w:pPr>
            <w:r w:rsidRPr="009E54E5">
              <w:rPr>
                <w:sz w:val="20"/>
                <w:szCs w:val="20"/>
              </w:rPr>
              <w:t>7058.812489</w:t>
            </w:r>
          </w:p>
        </w:tc>
      </w:tr>
    </w:tbl>
    <w:p w14:paraId="483373E1" w14:textId="071F1429" w:rsidR="00E71C19" w:rsidRDefault="006732BF" w:rsidP="006732BF">
      <w:pPr>
        <w:pStyle w:val="Caption"/>
      </w:pPr>
      <w:bookmarkStart w:id="172" w:name="_Toc169561515"/>
      <w:bookmarkStart w:id="173" w:name="_Toc169640873"/>
      <w:r>
        <w:t xml:space="preserve">Table </w:t>
      </w:r>
      <w:r>
        <w:fldChar w:fldCharType="begin"/>
      </w:r>
      <w:r>
        <w:instrText xml:space="preserve"> STYLEREF 1 \s </w:instrText>
      </w:r>
      <w:r>
        <w:fldChar w:fldCharType="separate"/>
      </w:r>
      <w:r w:rsidR="008E6042">
        <w:rPr>
          <w:noProof/>
        </w:rPr>
        <w:t>5</w:t>
      </w:r>
      <w:r>
        <w:fldChar w:fldCharType="end"/>
      </w:r>
      <w:r>
        <w:noBreakHyphen/>
      </w:r>
      <w:r>
        <w:fldChar w:fldCharType="begin"/>
      </w:r>
      <w:r>
        <w:instrText xml:space="preserve"> SEQ Table \* ARABIC \s 1 </w:instrText>
      </w:r>
      <w:r>
        <w:fldChar w:fldCharType="separate"/>
      </w:r>
      <w:r w:rsidR="008E6042">
        <w:rPr>
          <w:noProof/>
        </w:rPr>
        <w:t>2</w:t>
      </w:r>
      <w:r>
        <w:fldChar w:fldCharType="end"/>
      </w:r>
      <w:r>
        <w:t xml:space="preserve"> – Summarization time </w:t>
      </w:r>
      <w:r w:rsidR="00CB2F5C">
        <w:t xml:space="preserve">(in second) </w:t>
      </w:r>
      <w:r>
        <w:t>of each combination</w:t>
      </w:r>
      <w:bookmarkStart w:id="174" w:name="_Toc514144996"/>
      <w:bookmarkEnd w:id="172"/>
      <w:bookmarkEnd w:id="173"/>
    </w:p>
    <w:p w14:paraId="128EA37D" w14:textId="4A846DA6" w:rsidR="005666BD" w:rsidRDefault="005666BD" w:rsidP="005666BD">
      <w:pPr>
        <w:spacing w:line="360" w:lineRule="auto"/>
      </w:pPr>
      <w:r>
        <w:lastRenderedPageBreak/>
        <w:t xml:space="preserve">Two observations can be obtained through the data above, with the first being passing the provided text through a layer of pre-processing method </w:t>
      </w:r>
      <w:r w:rsidR="00A118F5">
        <w:t xml:space="preserve">can </w:t>
      </w:r>
      <w:r>
        <w:t xml:space="preserve">significantly reduce the total text generation time across all summarization methods, aside from the two extractive summarization methods which serves as an example. </w:t>
      </w:r>
      <w:r w:rsidR="001C3BCC">
        <w:t>In the case of Falcon AI’s text summarization, a</w:t>
      </w:r>
      <w:r w:rsidR="000C3CC4">
        <w:t xml:space="preserve"> 43% decrease in execution time was observed for the TextRank pre-processing and a 49% decrease when using LSA. However, time saved does not </w:t>
      </w:r>
      <w:r w:rsidR="002C7D46">
        <w:t>appear</w:t>
      </w:r>
      <w:r w:rsidR="000C3CC4">
        <w:t xml:space="preserve"> to be consistent between methods, as only a peak of 17% in the case of Facebook’s bart-large-cnn model</w:t>
      </w:r>
      <w:r w:rsidR="002C7D46">
        <w:t xml:space="preserve"> and </w:t>
      </w:r>
      <w:r w:rsidR="00C45715">
        <w:t>41% in the case of stablelm-2-1_6b</w:t>
      </w:r>
      <w:r w:rsidR="000C3CC4">
        <w:t xml:space="preserve">. </w:t>
      </w:r>
      <w:r w:rsidR="005F3038">
        <w:t>Another observation is that while LSA on its own requires more time than TextRank to complete the task, using it as the pre-processing method will save more time in comparison to TextRank</w:t>
      </w:r>
      <w:r w:rsidR="00F129EC">
        <w:t xml:space="preserve"> with the exception of stablelm-2-1_6b</w:t>
      </w:r>
      <w:r w:rsidR="005F3038">
        <w:t>.</w:t>
      </w:r>
      <w:r w:rsidR="00F129EC">
        <w:t xml:space="preserve"> The reason for the reduction in execution time is possibly due to the input being truncated to only maintain 5 sentences. This cut down on time needed to process the input to each model, allowing them to finish significantly quicker. </w:t>
      </w:r>
      <w:r w:rsidR="005F3038">
        <w:t xml:space="preserve"> </w:t>
      </w:r>
    </w:p>
    <w:p w14:paraId="435361CE" w14:textId="77777777" w:rsidR="00AB12B0" w:rsidRDefault="00AB12B0" w:rsidP="005666BD">
      <w:pPr>
        <w:spacing w:line="360" w:lineRule="auto"/>
      </w:pPr>
    </w:p>
    <w:p w14:paraId="07714DAA" w14:textId="49B28908" w:rsidR="00BE60FE" w:rsidRDefault="00AB12B0" w:rsidP="009A26D1">
      <w:pPr>
        <w:spacing w:line="360" w:lineRule="auto"/>
        <w:rPr>
          <w:rFonts w:eastAsia="Times New Roman"/>
          <w:b/>
          <w:bCs/>
          <w:sz w:val="32"/>
          <w:szCs w:val="28"/>
        </w:rPr>
      </w:pPr>
      <w:r>
        <w:t xml:space="preserve">Conclusively, </w:t>
      </w:r>
      <w:r w:rsidR="00257B09">
        <w:t xml:space="preserve">using an extractive summarization method for pre-processing resulted in </w:t>
      </w:r>
      <w:r w:rsidR="00F129EC">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t xml:space="preserve">bart-large-cnn remains the summarization method of choice for </w:t>
      </w:r>
      <w:r w:rsidR="009A26D1">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br w:type="page"/>
      </w:r>
    </w:p>
    <w:p w14:paraId="3BCBF2FD" w14:textId="584FC625" w:rsidR="00196B8A" w:rsidRDefault="47E71CCB" w:rsidP="006109E7">
      <w:pPr>
        <w:pStyle w:val="Heading1"/>
        <w:spacing w:before="240"/>
        <w:jc w:val="center"/>
      </w:pPr>
      <w:bookmarkStart w:id="175" w:name="_Toc169640947"/>
      <w:r>
        <w:lastRenderedPageBreak/>
        <w:t>CONCLUSION AND FUTURE WORK</w:t>
      </w:r>
      <w:bookmarkEnd w:id="174"/>
      <w:bookmarkEnd w:id="175"/>
    </w:p>
    <w:p w14:paraId="1A359C4B" w14:textId="77777777" w:rsidR="00196B8A" w:rsidRDefault="00196B8A" w:rsidP="00570432">
      <w:pPr>
        <w:spacing w:before="40" w:after="40"/>
      </w:pPr>
    </w:p>
    <w:p w14:paraId="0013EAB5" w14:textId="7A5361DD" w:rsidR="00196B8A" w:rsidRDefault="0032360F" w:rsidP="0032360F">
      <w:pPr>
        <w:pStyle w:val="Heading2"/>
      </w:pPr>
      <w:bookmarkStart w:id="176" w:name="_Toc169640948"/>
      <w:r>
        <w:t>Conclusion</w:t>
      </w:r>
      <w:bookmarkEnd w:id="176"/>
    </w:p>
    <w:p w14:paraId="4E1AA8B4" w14:textId="77777777" w:rsidR="0032360F" w:rsidRDefault="0032360F" w:rsidP="0032360F"/>
    <w:p w14:paraId="04649837" w14:textId="5E1550E3" w:rsidR="0032360F" w:rsidRDefault="00F61B51" w:rsidP="00A63E3A">
      <w:pPr>
        <w:spacing w:line="360" w:lineRule="auto"/>
      </w:pPr>
      <w:r>
        <w:t>Although the project can be considered as functional, much is left to be desired as the project does not consider much of the user experience</w:t>
      </w:r>
      <w:r w:rsidR="00A63E3A">
        <w:t>.</w:t>
      </w:r>
      <w:r>
        <w:t xml:space="preserve"> </w:t>
      </w:r>
      <w:r w:rsidR="00A63E3A">
        <w:t xml:space="preserve"> </w:t>
      </w:r>
      <w:r>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32360F" w:rsidRDefault="0032360F" w:rsidP="0032360F">
      <w:pPr>
        <w:pStyle w:val="Heading2"/>
      </w:pPr>
      <w:bookmarkStart w:id="177" w:name="_Toc169640949"/>
      <w:r>
        <w:t>Future work</w:t>
      </w:r>
      <w:bookmarkEnd w:id="177"/>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379A9EDC" w:rsidR="00CB46E7" w:rsidRDefault="00F74B84" w:rsidP="00143D10">
      <w:pPr>
        <w:pStyle w:val="ListParagraph"/>
        <w:numPr>
          <w:ilvl w:val="0"/>
          <w:numId w:val="41"/>
        </w:numPr>
        <w:spacing w:before="40" w:after="40" w:line="360" w:lineRule="auto"/>
      </w:pPr>
      <w:r>
        <w:t>Finetuning the model may allow for better summarization results, which can further improve the evaluation metrics</w:t>
      </w:r>
    </w:p>
    <w:p w14:paraId="1F843EE3" w14:textId="2978F814" w:rsidR="00205366" w:rsidRDefault="00F74B84" w:rsidP="00143D10">
      <w:pPr>
        <w:pStyle w:val="ListParagraph"/>
        <w:numPr>
          <w:ilvl w:val="0"/>
          <w:numId w:val="41"/>
        </w:numPr>
        <w:spacing w:before="40" w:after="40" w:line="360" w:lineRule="auto"/>
      </w:pPr>
      <w:r>
        <w:t>More PDFs can be added to the pool of dataset, allowing for more accurate results.</w:t>
      </w:r>
    </w:p>
    <w:p w14:paraId="61A8106F" w14:textId="186AACD4" w:rsidR="00F74B84" w:rsidRDefault="00F74B84" w:rsidP="00143D10">
      <w:pPr>
        <w:pStyle w:val="ListParagraph"/>
        <w:numPr>
          <w:ilvl w:val="0"/>
          <w:numId w:val="41"/>
        </w:numPr>
        <w:spacing w:before="40" w:after="40" w:line="360" w:lineRule="auto"/>
      </w:pPr>
      <w:r>
        <w:t xml:space="preserve">Human-evaluated reference PDF can be considered moving forward to improve the quality of the current dataset. </w:t>
      </w:r>
    </w:p>
    <w:p w14:paraId="6775E2FD" w14:textId="2837F1C2" w:rsidR="00540612" w:rsidRDefault="00F74B84" w:rsidP="00143D10">
      <w:pPr>
        <w:pStyle w:val="ListParagraph"/>
        <w:numPr>
          <w:ilvl w:val="0"/>
          <w:numId w:val="41"/>
        </w:numPr>
        <w:spacing w:before="40" w:after="40" w:line="360" w:lineRule="auto"/>
      </w:pPr>
      <w:r>
        <w:t xml:space="preserve">A self-developed model can be considered as having a simple model that is tailored to the current task can improve both the application’s efficiency and output if done correctly.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78" w:name="_Toc514144999"/>
      <w:r>
        <w:br w:type="page"/>
      </w:r>
    </w:p>
    <w:p w14:paraId="7429167E" w14:textId="6DF44321" w:rsidR="00196B8A" w:rsidRDefault="27F29253" w:rsidP="00312F2E">
      <w:pPr>
        <w:pStyle w:val="Heading1"/>
        <w:numPr>
          <w:ilvl w:val="0"/>
          <w:numId w:val="0"/>
        </w:numPr>
        <w:ind w:left="288"/>
        <w:jc w:val="center"/>
      </w:pPr>
      <w:bookmarkStart w:id="179" w:name="_Toc169640950"/>
      <w:r>
        <w:lastRenderedPageBreak/>
        <w:t>REFERENCES</w:t>
      </w:r>
      <w:bookmarkEnd w:id="178"/>
      <w:bookmarkEnd w:id="179"/>
    </w:p>
    <w:p w14:paraId="6750CCDE" w14:textId="77777777" w:rsidR="0020174A" w:rsidRDefault="0020174A" w:rsidP="00570432">
      <w:pPr>
        <w:spacing w:before="40" w:after="40"/>
      </w:pPr>
    </w:p>
    <w:p w14:paraId="1DBA589B" w14:textId="77777777" w:rsidR="004A6F59" w:rsidRPr="004A6F59" w:rsidRDefault="00863DB6" w:rsidP="004A6F59">
      <w:pPr>
        <w:pStyle w:val="Bibliography"/>
      </w:pPr>
      <w:r>
        <w:fldChar w:fldCharType="begin"/>
      </w:r>
      <w:r>
        <w:instrText xml:space="preserve"> ADDIN ZOTERO_BIBL {"uncited":[],"omitted":[],"custom":[]} CSL_BIBLIOGRAPHY </w:instrText>
      </w:r>
      <w:r>
        <w:fldChar w:fldCharType="separate"/>
      </w:r>
      <w:r w:rsidR="004A6F59" w:rsidRPr="004A6F59">
        <w:t>[1]</w:t>
      </w:r>
      <w:r w:rsidR="004A6F59" w:rsidRPr="004A6F59">
        <w:tab/>
        <w:t xml:space="preserve">A. Jinha, “Article 50 million: An estimate of the number of scholarly articles in existence,” </w:t>
      </w:r>
      <w:r w:rsidR="004A6F59" w:rsidRPr="004A6F59">
        <w:rPr>
          <w:i/>
          <w:iCs/>
        </w:rPr>
        <w:t>Learn. Publ.</w:t>
      </w:r>
      <w:r w:rsidR="004A6F59" w:rsidRPr="004A6F59">
        <w:t>, vol. 23, pp. 258–263, Jul. 2010, doi: 10.1087/20100308.</w:t>
      </w:r>
    </w:p>
    <w:p w14:paraId="10E5EFC1" w14:textId="77777777" w:rsidR="004A6F59" w:rsidRPr="004A6F59" w:rsidRDefault="004A6F59" w:rsidP="004A6F59">
      <w:pPr>
        <w:pStyle w:val="Bibliography"/>
      </w:pPr>
      <w:r w:rsidRPr="004A6F59">
        <w:t>[2]</w:t>
      </w:r>
      <w:r w:rsidRPr="004A6F59">
        <w:tab/>
        <w:t xml:space="preserve">P. Lopez, “GROBID: Combining Automatic Bibliographic Data Recognition and Term Extraction for Scholarship Publications,” in </w:t>
      </w:r>
      <w:r w:rsidRPr="004A6F59">
        <w:rPr>
          <w:i/>
          <w:iCs/>
        </w:rPr>
        <w:t>Research and Advanced Technology for Digital Libraries</w:t>
      </w:r>
      <w:r w:rsidRPr="004A6F59">
        <w:t>, M. Agosti, J. Borbinha, S. Kapidakis, C. Papatheodorou, and G. Tsakonas, Eds., Berlin, Heidelberg: Springer, 2009, pp. 473–474. doi: 10.1007/978-3-642-04346-8_62.</w:t>
      </w:r>
    </w:p>
    <w:p w14:paraId="602B707D" w14:textId="77777777" w:rsidR="004A6F59" w:rsidRPr="004A6F59" w:rsidRDefault="004A6F59" w:rsidP="004A6F59">
      <w:pPr>
        <w:pStyle w:val="Bibliography"/>
      </w:pPr>
      <w:r w:rsidRPr="004A6F59">
        <w:t>[3]</w:t>
      </w:r>
      <w:r w:rsidRPr="004A6F59">
        <w:tab/>
        <w:t>“How GROBID works - GROBID Documentation.” Accessed: Jan. 13, 2024. [Online]. Available: https://grobid.readthedocs.io/en/latest/Principles/</w:t>
      </w:r>
    </w:p>
    <w:p w14:paraId="7D876025" w14:textId="77777777" w:rsidR="004A6F59" w:rsidRPr="004A6F59" w:rsidRDefault="004A6F59" w:rsidP="004A6F59">
      <w:pPr>
        <w:pStyle w:val="Bibliography"/>
      </w:pPr>
      <w:r w:rsidRPr="004A6F59">
        <w:t>[4]</w:t>
      </w:r>
      <w:r w:rsidRPr="004A6F59">
        <w:tab/>
        <w:t xml:space="preserve">D. Jurafsky and J. H. Martin, </w:t>
      </w:r>
      <w:r w:rsidRPr="004A6F59">
        <w:rPr>
          <w:i/>
          <w:iCs/>
        </w:rPr>
        <w:t>Speech and language processing: an introduction to natural language processing, computational linguistics, and speech recognition</w:t>
      </w:r>
      <w:r w:rsidRPr="004A6F59">
        <w:t>. in Prentice Hall series in artificial intelligence. Upper Saddle River, N.J: Prentice Hall, 2000.</w:t>
      </w:r>
    </w:p>
    <w:p w14:paraId="4D806B7E" w14:textId="77777777" w:rsidR="004A6F59" w:rsidRPr="004A6F59" w:rsidRDefault="004A6F59" w:rsidP="004A6F59">
      <w:pPr>
        <w:pStyle w:val="Bibliography"/>
      </w:pPr>
      <w:r w:rsidRPr="004A6F59">
        <w:t>[5]</w:t>
      </w:r>
      <w:r w:rsidRPr="004A6F59">
        <w:tab/>
        <w:t xml:space="preserve">W. S. El-Kassas, C. R. Salama, A. A. Rafea, and H. K. Mohamed, “Automatic text summarization: A comprehensive survey,” </w:t>
      </w:r>
      <w:r w:rsidRPr="004A6F59">
        <w:rPr>
          <w:i/>
          <w:iCs/>
        </w:rPr>
        <w:t>Expert Syst. Appl.</w:t>
      </w:r>
      <w:r w:rsidRPr="004A6F59">
        <w:t>, vol. 165, p. 113679, Mar. 2021, doi: 10.1016/j.eswa.2020.113679.</w:t>
      </w:r>
    </w:p>
    <w:p w14:paraId="52A8AAF2" w14:textId="77777777" w:rsidR="004A6F59" w:rsidRPr="004A6F59" w:rsidRDefault="004A6F59" w:rsidP="004A6F59">
      <w:pPr>
        <w:pStyle w:val="Bibliography"/>
      </w:pPr>
      <w:r w:rsidRPr="004A6F59">
        <w:t>[6]</w:t>
      </w:r>
      <w:r w:rsidRPr="004A6F59">
        <w:tab/>
        <w:t xml:space="preserve">R. Mihalcea and P. Tarau, “TextRank: Bringing Order into Text,” in </w:t>
      </w:r>
      <w:r w:rsidRPr="004A6F59">
        <w:rPr>
          <w:i/>
          <w:iCs/>
        </w:rPr>
        <w:t>Proceedings of the 2004 Conference on Empirical Methods in Natural Language Processing</w:t>
      </w:r>
      <w:r w:rsidRPr="004A6F59">
        <w:t>, D. Lin and D. Wu, Eds., Barcelona, Spain: Association for Computational Linguistics, Jul. 2004, pp. 404–411. Accessed: Nov. 05, 2023. [Online]. Available: https://aclanthology.org/W04-3252</w:t>
      </w:r>
    </w:p>
    <w:p w14:paraId="2BB2EE84" w14:textId="77777777" w:rsidR="004A6F59" w:rsidRPr="004A6F59" w:rsidRDefault="004A6F59" w:rsidP="004A6F59">
      <w:pPr>
        <w:pStyle w:val="Bibliography"/>
      </w:pPr>
      <w:r w:rsidRPr="004A6F59">
        <w:t>[7]</w:t>
      </w:r>
      <w:r w:rsidRPr="004A6F59">
        <w:tab/>
        <w:t xml:space="preserve">P. W. Foltz, “Latent semantic analysis for text-based research,” </w:t>
      </w:r>
      <w:r w:rsidRPr="004A6F59">
        <w:rPr>
          <w:i/>
          <w:iCs/>
        </w:rPr>
        <w:t>Behav. Res. Methods Instrum. Comput.</w:t>
      </w:r>
      <w:r w:rsidRPr="004A6F59">
        <w:t>, vol. 28, no. 2, pp. 197–202, Jun. 1996, doi: 10.3758/BF03204765.</w:t>
      </w:r>
    </w:p>
    <w:p w14:paraId="0A750750" w14:textId="77777777" w:rsidR="004A6F59" w:rsidRPr="004A6F59" w:rsidRDefault="004A6F59" w:rsidP="004A6F59">
      <w:pPr>
        <w:pStyle w:val="Bibliography"/>
      </w:pPr>
      <w:r w:rsidRPr="004A6F59">
        <w:t>[8]</w:t>
      </w:r>
      <w:r w:rsidRPr="004A6F59">
        <w:tab/>
        <w:t xml:space="preserve">M. Lewis </w:t>
      </w:r>
      <w:r w:rsidRPr="004A6F59">
        <w:rPr>
          <w:i/>
          <w:iCs/>
        </w:rPr>
        <w:t>et al.</w:t>
      </w:r>
      <w:r w:rsidRPr="004A6F59">
        <w:t>, “BART: Denoising Sequence-to-Sequence Pre-training for Natural Language Generation, Translation, and Comprehension.” arXiv, Oct. 29, 2019. doi: 10.48550/arXiv.1910.13461.</w:t>
      </w:r>
    </w:p>
    <w:p w14:paraId="46A634DF" w14:textId="77777777" w:rsidR="004A6F59" w:rsidRPr="004A6F59" w:rsidRDefault="004A6F59" w:rsidP="004A6F59">
      <w:pPr>
        <w:pStyle w:val="Bibliography"/>
      </w:pPr>
      <w:r w:rsidRPr="004A6F59">
        <w:t>[9]</w:t>
      </w:r>
      <w:r w:rsidRPr="004A6F59">
        <w:tab/>
        <w:t xml:space="preserve">C. Raffel </w:t>
      </w:r>
      <w:r w:rsidRPr="004A6F59">
        <w:rPr>
          <w:i/>
          <w:iCs/>
        </w:rPr>
        <w:t>et al.</w:t>
      </w:r>
      <w:r w:rsidRPr="004A6F59">
        <w:t>, “Exploring the Limits of Transfer Learning with a Unified Text-to-Text Transformer.” arXiv, Sep. 19, 2023. Accessed: Jun. 08, 2024. [Online]. Available: http://arxiv.org/abs/1910.10683</w:t>
      </w:r>
    </w:p>
    <w:p w14:paraId="71471A50" w14:textId="77777777" w:rsidR="004A6F59" w:rsidRPr="004A6F59" w:rsidRDefault="004A6F59" w:rsidP="004A6F59">
      <w:pPr>
        <w:pStyle w:val="Bibliography"/>
      </w:pPr>
      <w:r w:rsidRPr="004A6F59">
        <w:t>[10]</w:t>
      </w:r>
      <w:r w:rsidRPr="004A6F59">
        <w:tab/>
        <w:t xml:space="preserve">F. Zhuang </w:t>
      </w:r>
      <w:r w:rsidRPr="004A6F59">
        <w:rPr>
          <w:i/>
          <w:iCs/>
        </w:rPr>
        <w:t>et al.</w:t>
      </w:r>
      <w:r w:rsidRPr="004A6F59">
        <w:t>, “A Comprehensive Survey on Transfer Learning.” arXiv, Jun. 23, 2020. doi: 10.48550/arXiv.1911.02685.</w:t>
      </w:r>
    </w:p>
    <w:p w14:paraId="4FC95DF5" w14:textId="77777777" w:rsidR="004A6F59" w:rsidRPr="004A6F59" w:rsidRDefault="004A6F59" w:rsidP="004A6F59">
      <w:pPr>
        <w:pStyle w:val="Bibliography"/>
      </w:pPr>
      <w:r w:rsidRPr="004A6F59">
        <w:t>[11]</w:t>
      </w:r>
      <w:r w:rsidRPr="004A6F59">
        <w:tab/>
        <w:t xml:space="preserve">X. Han </w:t>
      </w:r>
      <w:r w:rsidRPr="004A6F59">
        <w:rPr>
          <w:i/>
          <w:iCs/>
        </w:rPr>
        <w:t>et al.</w:t>
      </w:r>
      <w:r w:rsidRPr="004A6F59">
        <w:t>, “Pre-Trained Models: Past, Present and Future.” arXiv, Aug. 11, 2021. doi: 10.48550/arXiv.2106.07139.</w:t>
      </w:r>
    </w:p>
    <w:p w14:paraId="7B26533F" w14:textId="77777777" w:rsidR="004A6F59" w:rsidRPr="004A6F59" w:rsidRDefault="004A6F59" w:rsidP="004A6F59">
      <w:pPr>
        <w:pStyle w:val="Bibliography"/>
      </w:pPr>
      <w:r w:rsidRPr="004A6F59">
        <w:t>[12]</w:t>
      </w:r>
      <w:r w:rsidRPr="004A6F59">
        <w:tab/>
        <w:t>“Falconsai/text_summarization · Hugging Face.” Accessed: Jun. 12, 2024. [Online]. Available: https://huggingface.co/Falconsai/text_summarization</w:t>
      </w:r>
    </w:p>
    <w:p w14:paraId="08549086" w14:textId="77777777" w:rsidR="004A6F59" w:rsidRPr="004A6F59" w:rsidRDefault="004A6F59" w:rsidP="004A6F59">
      <w:pPr>
        <w:pStyle w:val="Bibliography"/>
      </w:pPr>
      <w:r w:rsidRPr="004A6F59">
        <w:t>[13]</w:t>
      </w:r>
      <w:r w:rsidRPr="004A6F59">
        <w:tab/>
        <w:t>“facebook/bart-large-cnn · Hugging Face.” Accessed: Jun. 12, 2024. [Online]. Available: https://huggingface.co/facebook/bart-large-cnn</w:t>
      </w:r>
    </w:p>
    <w:p w14:paraId="2F39293E" w14:textId="77777777" w:rsidR="004A6F59" w:rsidRPr="004A6F59" w:rsidRDefault="004A6F59" w:rsidP="004A6F59">
      <w:pPr>
        <w:pStyle w:val="Bibliography"/>
      </w:pPr>
      <w:r w:rsidRPr="004A6F59">
        <w:t>[14]</w:t>
      </w:r>
      <w:r w:rsidRPr="004A6F59">
        <w:tab/>
        <w:t>Stability AI Language Team, “Stable LM 2 1.6B.” Accessed: Jun. 18, 2024. [Online]. Available: https://huggingface.co/stabilityai/stablelm-2-1_6b-chat</w:t>
      </w:r>
    </w:p>
    <w:p w14:paraId="3EEFEAB8" w14:textId="77777777" w:rsidR="004A6F59" w:rsidRPr="004A6F59" w:rsidRDefault="004A6F59" w:rsidP="004A6F59">
      <w:pPr>
        <w:pStyle w:val="Bibliography"/>
      </w:pPr>
      <w:r w:rsidRPr="004A6F59">
        <w:t>[15]</w:t>
      </w:r>
      <w:r w:rsidRPr="004A6F59">
        <w:tab/>
        <w:t xml:space="preserve">K. M. Hermann </w:t>
      </w:r>
      <w:r w:rsidRPr="004A6F59">
        <w:rPr>
          <w:i/>
          <w:iCs/>
        </w:rPr>
        <w:t>et al.</w:t>
      </w:r>
      <w:r w:rsidRPr="004A6F59">
        <w:t>, “Teaching Machines to Read and Comprehend.” arXiv, Nov. 19, 2015. doi: 10.48550/arXiv.1506.03340.</w:t>
      </w:r>
    </w:p>
    <w:p w14:paraId="150C5B5B" w14:textId="77777777" w:rsidR="004A6F59" w:rsidRPr="004A6F59" w:rsidRDefault="004A6F59" w:rsidP="004A6F59">
      <w:pPr>
        <w:pStyle w:val="Bibliography"/>
      </w:pPr>
      <w:r w:rsidRPr="004A6F59">
        <w:t>[16]</w:t>
      </w:r>
      <w:r w:rsidRPr="004A6F59">
        <w:tab/>
        <w:t>A. See, P. J. Liu, and C. D. Manning, “Get To The Point: Summarization with Pointer-Generator Networks.” arXiv, Apr. 25, 2017. doi: 10.48550/arXiv.1704.04368.</w:t>
      </w:r>
    </w:p>
    <w:p w14:paraId="1619629D" w14:textId="77777777" w:rsidR="004A6F59" w:rsidRPr="004A6F59" w:rsidRDefault="004A6F59" w:rsidP="004A6F59">
      <w:pPr>
        <w:pStyle w:val="Bibliography"/>
      </w:pPr>
      <w:r w:rsidRPr="004A6F59">
        <w:t>[17]</w:t>
      </w:r>
      <w:r w:rsidRPr="004A6F59">
        <w:tab/>
        <w:t xml:space="preserve">V. Karpukhin </w:t>
      </w:r>
      <w:r w:rsidRPr="004A6F59">
        <w:rPr>
          <w:i/>
          <w:iCs/>
        </w:rPr>
        <w:t>et al.</w:t>
      </w:r>
      <w:r w:rsidRPr="004A6F59">
        <w:t>, “Dense Passage Retrieval for Open-Domain Question Answering.” arXiv, Sep. 30, 2020. doi: 10.48550/arXiv.2004.04906.</w:t>
      </w:r>
    </w:p>
    <w:p w14:paraId="66E8EF7C" w14:textId="77777777" w:rsidR="004A6F59" w:rsidRPr="004A6F59" w:rsidRDefault="004A6F59" w:rsidP="004A6F59">
      <w:pPr>
        <w:pStyle w:val="Bibliography"/>
      </w:pPr>
      <w:r w:rsidRPr="004A6F59">
        <w:t>[18]</w:t>
      </w:r>
      <w:r w:rsidRPr="004A6F59">
        <w:tab/>
        <w:t xml:space="preserve">N. Ding </w:t>
      </w:r>
      <w:r w:rsidRPr="004A6F59">
        <w:rPr>
          <w:i/>
          <w:iCs/>
        </w:rPr>
        <w:t>et al.</w:t>
      </w:r>
      <w:r w:rsidRPr="004A6F59">
        <w:t>, “Enhancing Chat Language Models by Scaling High-quality Instructional Conversations.” arXiv, May 23, 2023. doi: 10.48550/arXiv.2305.14233.</w:t>
      </w:r>
    </w:p>
    <w:p w14:paraId="113848B5" w14:textId="77777777" w:rsidR="004A6F59" w:rsidRPr="004A6F59" w:rsidRDefault="004A6F59" w:rsidP="004A6F59">
      <w:pPr>
        <w:pStyle w:val="Bibliography"/>
      </w:pPr>
      <w:r w:rsidRPr="004A6F59">
        <w:t>[19]</w:t>
      </w:r>
      <w:r w:rsidRPr="004A6F59">
        <w:tab/>
        <w:t xml:space="preserve">L. Tunstall </w:t>
      </w:r>
      <w:r w:rsidRPr="004A6F59">
        <w:rPr>
          <w:i/>
          <w:iCs/>
        </w:rPr>
        <w:t>et al.</w:t>
      </w:r>
      <w:r w:rsidRPr="004A6F59">
        <w:t>, “Zephyr: Direct Distillation of LM Alignment.” arXiv, Oct. 25, 2023. doi: 10.48550/arXiv.2310.16944.</w:t>
      </w:r>
    </w:p>
    <w:p w14:paraId="374A075E" w14:textId="77777777" w:rsidR="004A6F59" w:rsidRPr="004A6F59" w:rsidRDefault="004A6F59" w:rsidP="004A6F59">
      <w:pPr>
        <w:pStyle w:val="Bibliography"/>
      </w:pPr>
      <w:r w:rsidRPr="004A6F59">
        <w:t>[20]</w:t>
      </w:r>
      <w:r w:rsidRPr="004A6F59">
        <w:tab/>
        <w:t xml:space="preserve">L. Yu </w:t>
      </w:r>
      <w:r w:rsidRPr="004A6F59">
        <w:rPr>
          <w:i/>
          <w:iCs/>
        </w:rPr>
        <w:t>et al.</w:t>
      </w:r>
      <w:r w:rsidRPr="004A6F59">
        <w:t>, “MetaMath: Bootstrap Your Own Mathematical Questions for Large Language Models.” arXiv, May 03, 2024. doi: 10.48550/arXiv.2309.12284.</w:t>
      </w:r>
    </w:p>
    <w:p w14:paraId="2E098328" w14:textId="77777777" w:rsidR="004A6F59" w:rsidRPr="004A6F59" w:rsidRDefault="004A6F59" w:rsidP="004A6F59">
      <w:pPr>
        <w:pStyle w:val="Bibliography"/>
      </w:pPr>
      <w:r w:rsidRPr="004A6F59">
        <w:lastRenderedPageBreak/>
        <w:t>[21]</w:t>
      </w:r>
      <w:r w:rsidRPr="004A6F59">
        <w:tab/>
        <w:t>Wing Lian, Bleys Goodson, Eugene Pentland, Austin Cook, Chanvichet Vong, and “Teknium,” “OpenOrca: An Open Dataset of GPT Augmented FLAN Reasoning Traces.” Accessed: Jun. 18, 2024. [Online]. Available: https://huggingface.co/datasets/Open-Orca/OpenOrca/blob/main/README.md</w:t>
      </w:r>
    </w:p>
    <w:p w14:paraId="3DF95F7C" w14:textId="77777777" w:rsidR="004A6F59" w:rsidRPr="004A6F59" w:rsidRDefault="004A6F59" w:rsidP="004A6F59">
      <w:pPr>
        <w:pStyle w:val="Bibliography"/>
      </w:pPr>
      <w:r w:rsidRPr="004A6F59">
        <w:t>[22]</w:t>
      </w:r>
      <w:r w:rsidRPr="004A6F59">
        <w:tab/>
        <w:t>S. Mukherjee, A. Mitra, G. Jawahar, S. Agarwal, H. Palangi, and A. Awadallah, “Orca: Progressive Learning from Complex Explanation Traces of GPT-4.” arXiv, Jun. 05, 2023. doi: 10.48550/arXiv.2306.02707.</w:t>
      </w:r>
    </w:p>
    <w:p w14:paraId="22D0FC9A" w14:textId="77777777" w:rsidR="004A6F59" w:rsidRPr="004A6F59" w:rsidRDefault="004A6F59" w:rsidP="004A6F59">
      <w:pPr>
        <w:pStyle w:val="Bibliography"/>
      </w:pPr>
      <w:r w:rsidRPr="004A6F59">
        <w:t>[23]</w:t>
      </w:r>
      <w:r w:rsidRPr="004A6F59">
        <w:tab/>
        <w:t xml:space="preserve">S. Longpre </w:t>
      </w:r>
      <w:r w:rsidRPr="004A6F59">
        <w:rPr>
          <w:i/>
          <w:iCs/>
        </w:rPr>
        <w:t>et al.</w:t>
      </w:r>
      <w:r w:rsidRPr="004A6F59">
        <w:t xml:space="preserve">, “The flan collection: designing data and methods for effective instruction tuning,” in </w:t>
      </w:r>
      <w:r w:rsidRPr="004A6F59">
        <w:rPr>
          <w:i/>
          <w:iCs/>
        </w:rPr>
        <w:t>Proceedings of the 40th International Conference on Machine Learning</w:t>
      </w:r>
      <w:r w:rsidRPr="004A6F59">
        <w:t>, in ICML’23, vol. 202. &lt;conf-loc&gt;, &lt;city&gt;Honolulu&lt;/city&gt;, &lt;state&gt;Hawaii&lt;/state&gt;, &lt;country&gt;USA&lt;/country&gt;, &lt;/conf-loc&gt;: JMLR.org, Jul. 2023, pp. 22631–22648.</w:t>
      </w:r>
    </w:p>
    <w:p w14:paraId="467770A5" w14:textId="77777777" w:rsidR="004A6F59" w:rsidRPr="004A6F59" w:rsidRDefault="004A6F59" w:rsidP="004A6F59">
      <w:pPr>
        <w:pStyle w:val="Bibliography"/>
      </w:pPr>
      <w:r w:rsidRPr="004A6F59">
        <w:t>[24]</w:t>
      </w:r>
      <w:r w:rsidRPr="004A6F59">
        <w:tab/>
        <w:t xml:space="preserve">H. Touvron </w:t>
      </w:r>
      <w:r w:rsidRPr="004A6F59">
        <w:rPr>
          <w:i/>
          <w:iCs/>
        </w:rPr>
        <w:t>et al.</w:t>
      </w:r>
      <w:r w:rsidRPr="004A6F59">
        <w:t>, “Llama 2: Open Foundation and Fine-Tuned Chat Models.” arXiv, Jul. 19, 2023. doi: 10.48550/arXiv.2307.09288.</w:t>
      </w:r>
    </w:p>
    <w:p w14:paraId="6F293577" w14:textId="77777777" w:rsidR="004A6F59" w:rsidRPr="004A6F59" w:rsidRDefault="004A6F59" w:rsidP="004A6F59">
      <w:pPr>
        <w:pStyle w:val="Bibliography"/>
      </w:pPr>
      <w:r w:rsidRPr="004A6F59">
        <w:t>[25]</w:t>
      </w:r>
      <w:r w:rsidRPr="004A6F59">
        <w:tab/>
        <w:t xml:space="preserve">H. Touvron </w:t>
      </w:r>
      <w:r w:rsidRPr="004A6F59">
        <w:rPr>
          <w:i/>
          <w:iCs/>
        </w:rPr>
        <w:t>et al.</w:t>
      </w:r>
      <w:r w:rsidRPr="004A6F59">
        <w:t>, “LLaMA: Open and Efficient Foundation Language Models.” arXiv, Feb. 27, 2023. doi: 10.48550/arXiv.2302.13971.</w:t>
      </w:r>
    </w:p>
    <w:p w14:paraId="1AF51A08" w14:textId="77777777" w:rsidR="004A6F59" w:rsidRPr="004A6F59" w:rsidRDefault="004A6F59" w:rsidP="004A6F59">
      <w:pPr>
        <w:pStyle w:val="Bibliography"/>
      </w:pPr>
      <w:r w:rsidRPr="004A6F59">
        <w:t>[26]</w:t>
      </w:r>
      <w:r w:rsidRPr="004A6F59">
        <w:tab/>
        <w:t xml:space="preserve">T. Wolf </w:t>
      </w:r>
      <w:r w:rsidRPr="004A6F59">
        <w:rPr>
          <w:i/>
          <w:iCs/>
        </w:rPr>
        <w:t>et al.</w:t>
      </w:r>
      <w:r w:rsidRPr="004A6F59">
        <w:t xml:space="preserve">, “Transformers: State-of-the-Art Natural Language Processing,” in </w:t>
      </w:r>
      <w:r w:rsidRPr="004A6F59">
        <w:rPr>
          <w:i/>
          <w:iCs/>
        </w:rPr>
        <w:t>Proceedings of the 2020 Conference on Empirical Methods in Natural Language Processing: System Demonstrations</w:t>
      </w:r>
      <w:r w:rsidRPr="004A6F59">
        <w:t>, Q. Liu and D. Schlangen, Eds., Online: Association for Computational Linguistics, Oct. 2020, pp. 38–45. doi: 10.18653/v1/2020.emnlp-demos.6.</w:t>
      </w:r>
    </w:p>
    <w:p w14:paraId="47F46BDD" w14:textId="77777777" w:rsidR="004A6F59" w:rsidRPr="004A6F59" w:rsidRDefault="004A6F59" w:rsidP="004A6F59">
      <w:pPr>
        <w:pStyle w:val="Bibliography"/>
      </w:pPr>
      <w:r w:rsidRPr="004A6F59">
        <w:t>[27]</w:t>
      </w:r>
      <w:r w:rsidRPr="004A6F59">
        <w:tab/>
        <w:t xml:space="preserve">M. Lipinski, K. Yao, C. Breitinger, J. Beel, and B. Gipp, “Evaluation of header metadata extraction approaches and tools for scientific PDF documents,” in </w:t>
      </w:r>
      <w:r w:rsidRPr="004A6F59">
        <w:rPr>
          <w:i/>
          <w:iCs/>
        </w:rPr>
        <w:t>Proceedings of the 13th ACM/IEEE-CS joint conference on Digital libraries</w:t>
      </w:r>
      <w:r w:rsidRPr="004A6F59">
        <w:t>, Indianapolis Indiana USA: ACM, Jul. 2013, pp. 385–386. doi: 10.1145/2467696.2467753.</w:t>
      </w:r>
    </w:p>
    <w:p w14:paraId="06DAD7A7" w14:textId="77777777" w:rsidR="004A6F59" w:rsidRPr="004A6F59" w:rsidRDefault="004A6F59" w:rsidP="004A6F59">
      <w:pPr>
        <w:pStyle w:val="Bibliography"/>
      </w:pPr>
      <w:r w:rsidRPr="004A6F59">
        <w:t>[28]</w:t>
      </w:r>
      <w:r w:rsidRPr="004A6F59">
        <w:tab/>
        <w:t xml:space="preserve">P. Lopez, C. Du, J. Cohoon, K. Ram, and J. Howison, “Mining Software Entities in Scientific Literature: Document-level NER for an Extremely Imbalance and Large-scale Task,” in </w:t>
      </w:r>
      <w:r w:rsidRPr="004A6F59">
        <w:rPr>
          <w:i/>
          <w:iCs/>
        </w:rPr>
        <w:t>Proceedings of the 30th ACM International Conference on Information &amp; Knowledge Management</w:t>
      </w:r>
      <w:r w:rsidRPr="004A6F59">
        <w:t>, in CIKM ’21. New York, NY, USA: Association for Computing Machinery, Oct. 2021, pp. 3986–3995. doi: 10.1145/3459637.3481936.</w:t>
      </w:r>
    </w:p>
    <w:p w14:paraId="148FD765" w14:textId="77777777" w:rsidR="004A6F59" w:rsidRPr="004A6F59" w:rsidRDefault="004A6F59" w:rsidP="004A6F59">
      <w:pPr>
        <w:pStyle w:val="Bibliography"/>
      </w:pPr>
      <w:r w:rsidRPr="004A6F59">
        <w:t>[29]</w:t>
      </w:r>
      <w:r w:rsidRPr="004A6F59">
        <w:tab/>
        <w:t xml:space="preserve">J. M. Nicholson </w:t>
      </w:r>
      <w:r w:rsidRPr="004A6F59">
        <w:rPr>
          <w:i/>
          <w:iCs/>
        </w:rPr>
        <w:t>et al.</w:t>
      </w:r>
      <w:r w:rsidRPr="004A6F59">
        <w:t>, “scite: a smart citation index that displays the context of citations and classifies their intent using deep learning.” bioRxiv, p. 2021.03.15.435418, Mar. 16, 2021. doi: 10.1101/2021.03.15.435418.</w:t>
      </w:r>
    </w:p>
    <w:p w14:paraId="6D46FA3B" w14:textId="77777777" w:rsidR="004A6F59" w:rsidRPr="004A6F59" w:rsidRDefault="004A6F59" w:rsidP="004A6F59">
      <w:pPr>
        <w:pStyle w:val="Bibliography"/>
      </w:pPr>
      <w:r w:rsidRPr="004A6F59">
        <w:t>[30]</w:t>
      </w:r>
      <w:r w:rsidRPr="004A6F59">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56FAA0A5" w14:textId="77777777" w:rsidR="004A6F59" w:rsidRPr="004A6F59" w:rsidRDefault="004A6F59" w:rsidP="004A6F59">
      <w:pPr>
        <w:pStyle w:val="Bibliography"/>
      </w:pPr>
      <w:r w:rsidRPr="004A6F59">
        <w:t>[31]</w:t>
      </w:r>
      <w:r w:rsidRPr="004A6F59">
        <w:tab/>
        <w:t xml:space="preserve">C.-Y. Lin, “ROUGE: A Package for Automatic Evaluation of Summaries,” in </w:t>
      </w:r>
      <w:r w:rsidRPr="004A6F59">
        <w:rPr>
          <w:i/>
          <w:iCs/>
        </w:rPr>
        <w:t>Text Summarization Branches Out</w:t>
      </w:r>
      <w:r w:rsidRPr="004A6F59">
        <w:t>, Barcelona, Spain: Association for Computational Linguistics, Jul. 2004, pp. 74–81. Accessed: May 06, 2024. [Online]. Available: https://aclanthology.org/W04-1013</w:t>
      </w:r>
    </w:p>
    <w:p w14:paraId="67F1B37B" w14:textId="77777777" w:rsidR="004A6F59" w:rsidRPr="004A6F59" w:rsidRDefault="004A6F59" w:rsidP="004A6F59">
      <w:pPr>
        <w:pStyle w:val="Bibliography"/>
      </w:pPr>
      <w:r w:rsidRPr="004A6F59">
        <w:t>[32]</w:t>
      </w:r>
      <w:r w:rsidRPr="004A6F59">
        <w:tab/>
        <w:t>R. Deienno, D. Nesvorny, M. S. Clement, W. F. Bottke, A. Izidoro, and K. J. Walsh, “Accretion and Uneven Depletion of the Main Asteroid Belt.” arXiv, Apr. 04, 2024. Accessed: Apr. 08, 2024. [Online]. Available: http://arxiv.org/abs/2404.03791</w:t>
      </w:r>
    </w:p>
    <w:p w14:paraId="3E7F51D9" w14:textId="77777777" w:rsidR="004A6F59" w:rsidRPr="004A6F59" w:rsidRDefault="004A6F59" w:rsidP="004A6F59">
      <w:pPr>
        <w:pStyle w:val="Bibliography"/>
      </w:pPr>
      <w:r w:rsidRPr="004A6F59">
        <w:t>[33]</w:t>
      </w:r>
      <w:r w:rsidRPr="004A6F59">
        <w:tab/>
        <w:t>E. Elokda, H. Nax, S. Bolognani, and F. Dörfler, “Karma: An Experimental Study.” arXiv, Apr. 03, 2024. doi: 10.48550/arXiv.2404.02687.</w:t>
      </w:r>
    </w:p>
    <w:p w14:paraId="3573B558" w14:textId="77777777" w:rsidR="004A6F59" w:rsidRPr="004A6F59" w:rsidRDefault="004A6F59" w:rsidP="004A6F59">
      <w:pPr>
        <w:pStyle w:val="Bibliography"/>
      </w:pPr>
      <w:r w:rsidRPr="004A6F59">
        <w:t>[34]</w:t>
      </w:r>
      <w:r w:rsidRPr="004A6F59">
        <w:tab/>
        <w:t>K. S. Hansen, J. D. Moreno-Ternero, and L. P. Østerdal, “Productivity and quality-adjusted life years: QALYs, PALYs and beyond.” arXiv, Apr. 05, 2024. Accessed: Apr. 08, 2024. [Online]. Available: http://arxiv.org/abs/2404.04121</w:t>
      </w:r>
    </w:p>
    <w:p w14:paraId="3300BDB2" w14:textId="77777777" w:rsidR="004A6F59" w:rsidRPr="004A6F59" w:rsidRDefault="004A6F59" w:rsidP="004A6F59">
      <w:pPr>
        <w:pStyle w:val="Bibliography"/>
      </w:pPr>
      <w:r w:rsidRPr="004A6F59">
        <w:lastRenderedPageBreak/>
        <w:t>[35]</w:t>
      </w:r>
      <w:r w:rsidRPr="004A6F59">
        <w:tab/>
        <w:t>D. F. O. Onah, E. L. L. Pang, and M. El-Haj, “A Data-driven Latent Semantic Analysis for Automatic Text Summarization using LDA Topic Modelling.” arXiv, May 29, 2023. doi: 10.48550/arXiv.2207.14687.</w:t>
      </w:r>
    </w:p>
    <w:p w14:paraId="3E7A2F81" w14:textId="77777777" w:rsidR="004A6F59" w:rsidRPr="004A6F59" w:rsidRDefault="004A6F59" w:rsidP="004A6F59">
      <w:pPr>
        <w:pStyle w:val="Bibliography"/>
      </w:pPr>
      <w:r w:rsidRPr="004A6F59">
        <w:t>[36]</w:t>
      </w:r>
      <w:r w:rsidRPr="004A6F59">
        <w:tab/>
        <w:t>A. J. Peterson, “AI and the Problem of Knowledge Collapse.” arXiv, Apr. 04, 2024. doi: 10.48550/arXiv.2404.03502.</w:t>
      </w:r>
    </w:p>
    <w:p w14:paraId="707D3988" w14:textId="77777777" w:rsidR="004A6F59" w:rsidRPr="004A6F59" w:rsidRDefault="004A6F59" w:rsidP="004A6F59">
      <w:pPr>
        <w:pStyle w:val="Bibliography"/>
      </w:pPr>
      <w:r w:rsidRPr="004A6F59">
        <w:t>[37]</w:t>
      </w:r>
      <w:r w:rsidRPr="004A6F59">
        <w:tab/>
        <w:t>D. L. Pires and M. Broom, “The rules of multiplayer cooperation in networks of communities.” arXiv, Apr. 04, 2024. Accessed: Apr. 08, 2024. [Online]. Available: http://arxiv.org/abs/2404.03718</w:t>
      </w:r>
    </w:p>
    <w:p w14:paraId="0F15162A" w14:textId="77777777" w:rsidR="004A6F59" w:rsidRPr="004A6F59" w:rsidRDefault="004A6F59" w:rsidP="004A6F59">
      <w:pPr>
        <w:pStyle w:val="Bibliography"/>
      </w:pPr>
      <w:r w:rsidRPr="004A6F59">
        <w:t>[38]</w:t>
      </w:r>
      <w:r w:rsidRPr="004A6F59">
        <w:tab/>
        <w:t>D. Raposo, S. Ritter, B. Richards, T. Lillicrap, P. C. Humphreys, and A. Santoro, “Mixture-of-Depths: Dynamically allocating compute in transformer-based language models.” arXiv, Apr. 02, 2024. Accessed: Apr. 08, 2024. [Online]. Available: http://arxiv.org/abs/2404.02258</w:t>
      </w:r>
    </w:p>
    <w:p w14:paraId="36FFF132" w14:textId="77777777" w:rsidR="004A6F59" w:rsidRPr="004A6F59" w:rsidRDefault="004A6F59" w:rsidP="004A6F59">
      <w:pPr>
        <w:pStyle w:val="Bibliography"/>
      </w:pPr>
      <w:r w:rsidRPr="004A6F59">
        <w:t>[39]</w:t>
      </w:r>
      <w:r w:rsidRPr="004A6F59">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4A6F59" w:rsidRDefault="004A6F59" w:rsidP="004A6F59">
      <w:pPr>
        <w:pStyle w:val="Bibliography"/>
      </w:pPr>
      <w:r w:rsidRPr="004A6F59">
        <w:t>[40]</w:t>
      </w:r>
      <w:r w:rsidRPr="004A6F59">
        <w:tab/>
        <w:t>I. Urteaga and C. H. Wiggins, “Sequential Monte Carlo Bandits.” arXiv, Apr. 04, 2024. doi: 10.48550/arXiv.1808.02933.</w:t>
      </w:r>
    </w:p>
    <w:p w14:paraId="68511552" w14:textId="77777777" w:rsidR="004A6F59" w:rsidRPr="004A6F59" w:rsidRDefault="004A6F59" w:rsidP="004A6F59">
      <w:pPr>
        <w:pStyle w:val="Bibliography"/>
      </w:pPr>
      <w:r w:rsidRPr="004A6F59">
        <w:t>[41]</w:t>
      </w:r>
      <w:r w:rsidRPr="004A6F59">
        <w:tab/>
        <w:t>G. Viglietta, “History Trees and Their Applications.” arXiv, Apr. 04, 2024. doi: 10.48550/arXiv.2404.02673.</w:t>
      </w:r>
    </w:p>
    <w:p w14:paraId="09ABCC0D" w14:textId="77777777" w:rsidR="004A6F59" w:rsidRPr="004A6F59" w:rsidRDefault="004A6F59" w:rsidP="004A6F59">
      <w:pPr>
        <w:pStyle w:val="Bibliography"/>
      </w:pPr>
      <w:r w:rsidRPr="004A6F59">
        <w:t>[42]</w:t>
      </w:r>
      <w:r w:rsidRPr="004A6F59">
        <w:tab/>
        <w:t>J. Yu, M. Huber, and K. Tang, “GreedLlama: Performance of Financial Value-Aligned Large Language Models in Moral Reasoning.” arXiv, Apr. 02, 2024. doi: 10.48550/arXiv.2404.02934.</w:t>
      </w:r>
    </w:p>
    <w:p w14:paraId="73EAA045" w14:textId="3C36BF76"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80" w:name="_Toc169640951"/>
      <w:r>
        <w:lastRenderedPageBreak/>
        <w:t>APPENDIX</w:t>
      </w:r>
      <w:bookmarkEnd w:id="180"/>
    </w:p>
    <w:p w14:paraId="29D3FAAC" w14:textId="53025E9B" w:rsidR="00922F57" w:rsidRDefault="00922F57" w:rsidP="00911575">
      <w:pPr>
        <w:spacing w:line="360" w:lineRule="auto"/>
      </w:pPr>
      <w:r>
        <w:t xml:space="preserve">The full result from the Segmentation </w:t>
      </w:r>
      <w:r w:rsidR="00911575">
        <w:t xml:space="preserve">process </w:t>
      </w:r>
    </w:p>
    <w:p w14:paraId="3D72C7A5" w14:textId="428D8871"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7761ECD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nam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Hansen_et_al._-_2024_-_Productivity_and_quality-adjusted_life_years_QALY.grobid.tei.xml</w:t>
      </w:r>
      <w:r w:rsidRPr="005F3038">
        <w:rPr>
          <w:rFonts w:ascii="Courier New" w:eastAsia="Times New Roman" w:hAnsi="Courier New" w:cs="Courier New"/>
          <w:color w:val="777777"/>
          <w:sz w:val="20"/>
          <w:szCs w:val="20"/>
        </w:rPr>
        <w:t>",</w:t>
      </w:r>
    </w:p>
    <w:p w14:paraId="02C8E3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segment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6FCBAFA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741DE4C5"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ntroduction</w:t>
      </w:r>
      <w:r w:rsidRPr="005F3038">
        <w:rPr>
          <w:rFonts w:ascii="Courier New" w:eastAsia="Times New Roman" w:hAnsi="Courier New" w:cs="Courier New"/>
          <w:color w:val="777777"/>
          <w:sz w:val="20"/>
          <w:szCs w:val="20"/>
        </w:rPr>
        <w:t>",</w:t>
      </w:r>
    </w:p>
    <w:p w14:paraId="39DE415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w:t>
      </w:r>
      <w:proofErr w:type="gramStart"/>
      <w:r w:rsidRPr="005F3038">
        <w:rPr>
          <w:rFonts w:ascii="Courier New" w:eastAsia="Times New Roman" w:hAnsi="Courier New" w:cs="Courier New"/>
          <w:color w:val="448C27"/>
          <w:sz w:val="20"/>
          <w:szCs w:val="20"/>
        </w:rPr>
        <w:t>policies.It</w:t>
      </w:r>
      <w:proofErr w:type="gramEnd"/>
      <w:r w:rsidRPr="005F3038">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5F3038">
        <w:rPr>
          <w:rFonts w:ascii="Courier New" w:eastAsia="Times New Roman" w:hAnsi="Courier New" w:cs="Courier New"/>
          <w:color w:val="777777"/>
          <w:sz w:val="20"/>
          <w:szCs w:val="20"/>
        </w:rPr>
        <w:t>"</w:t>
      </w:r>
    </w:p>
    <w:p w14:paraId="1E7D967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302811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21E2C3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Preliminaries</w:t>
      </w:r>
      <w:r w:rsidRPr="005F3038">
        <w:rPr>
          <w:rFonts w:ascii="Courier New" w:eastAsia="Times New Roman" w:hAnsi="Courier New" w:cs="Courier New"/>
          <w:color w:val="777777"/>
          <w:sz w:val="20"/>
          <w:szCs w:val="20"/>
        </w:rPr>
        <w:t>",</w:t>
      </w:r>
    </w:p>
    <w:p w14:paraId="7A93E97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Let a population consisting of n individuals be identified with the set N = {1, ..., n}. Each individual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is described by a profile, formalized by a triple d i = (a </w:t>
      </w:r>
      <w:proofErr w:type="gramStart"/>
      <w:r w:rsidRPr="005F3038">
        <w:rPr>
          <w:rFonts w:ascii="Courier New" w:eastAsia="Times New Roman" w:hAnsi="Courier New" w:cs="Courier New"/>
          <w:color w:val="448C27"/>
          <w:sz w:val="20"/>
          <w:szCs w:val="20"/>
        </w:rPr>
        <w:t>i ,</w:t>
      </w:r>
      <w:proofErr w:type="gramEnd"/>
      <w:r w:rsidRPr="005F3038">
        <w:rPr>
          <w:rFonts w:ascii="Courier New" w:eastAsia="Times New Roman" w:hAnsi="Courier New" w:cs="Courier New"/>
          <w:color w:val="448C27"/>
          <w:sz w:val="20"/>
          <w:szCs w:val="20"/>
        </w:rPr>
        <w:t xml:space="preserve"> p i , t i ), where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s a health state, p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gramStart"/>
      <w:r w:rsidRPr="005F3038">
        <w:rPr>
          <w:rFonts w:ascii="Courier New" w:eastAsia="Times New Roman" w:hAnsi="Courier New" w:cs="Courier New"/>
          <w:color w:val="448C27"/>
          <w:sz w:val="20"/>
          <w:szCs w:val="20"/>
        </w:rPr>
        <w:t>retirement.Let</w:t>
      </w:r>
      <w:proofErr w:type="gramEnd"/>
      <w:r w:rsidRPr="005F3038">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gramStart"/>
      <w:r w:rsidRPr="005F3038">
        <w:rPr>
          <w:rFonts w:ascii="Courier New" w:eastAsia="Times New Roman" w:hAnsi="Courier New" w:cs="Courier New"/>
          <w:color w:val="448C27"/>
          <w:sz w:val="20"/>
          <w:szCs w:val="20"/>
        </w:rPr>
        <w:t>consider.Example</w:t>
      </w:r>
      <w:proofErr w:type="gramEnd"/>
      <w:r w:rsidRPr="005F3038">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1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40). The second individual is experiencing 50% of maximum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2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40). The third individual is experiencing zero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3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40). The fourth individual is experiencing 50% of maximum productivity and ten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4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10). The last individual is experiencing zero productivity and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5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0). In the second distribution (d </w:t>
      </w:r>
      <w:r w:rsidRPr="005F3038">
        <w:rPr>
          <w:rFonts w:ascii="Courier New" w:eastAsia="Times New Roman" w:hAnsi="Courier New" w:cs="Courier New"/>
          <w:color w:val="777777"/>
          <w:sz w:val="20"/>
          <w:szCs w:val="20"/>
        </w:rPr>
        <w:t>\u039b</w:t>
      </w:r>
      <w:r w:rsidRPr="005F3038">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5F3038">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gramStart"/>
      <w:r w:rsidRPr="005F3038">
        <w:rPr>
          <w:rFonts w:ascii="Courier New" w:eastAsia="Times New Roman" w:hAnsi="Courier New" w:cs="Courier New"/>
          <w:color w:val="448C27"/>
          <w:sz w:val="20"/>
          <w:szCs w:val="20"/>
        </w:rPr>
        <w:t>i ,</w:t>
      </w:r>
      <w:proofErr w:type="gramEnd"/>
      <w:r w:rsidRPr="005F3038">
        <w:rPr>
          <w:rFonts w:ascii="Courier New" w:eastAsia="Times New Roman" w:hAnsi="Courier New" w:cs="Courier New"/>
          <w:color w:val="448C27"/>
          <w:sz w:val="20"/>
          <w:szCs w:val="20"/>
        </w:rPr>
        <w:t xml:space="preserve"> tWe then move to the second group of COMMON axioms. First, the social zero condition, which is reminiscent of a well-known condition for individual utility functions on health (e.g., LM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a i , p i ) = (a * , 1) and each 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gramStart"/>
      <w:r w:rsidRPr="005F3038">
        <w:rPr>
          <w:rFonts w:ascii="Courier New" w:eastAsia="Times New Roman" w:hAnsi="Courier New" w:cs="Courier New"/>
          <w:color w:val="448C27"/>
          <w:sz w:val="20"/>
          <w:szCs w:val="20"/>
        </w:rPr>
        <w:t>distribution.It</w:t>
      </w:r>
      <w:proofErr w:type="gramEnd"/>
      <w:r w:rsidRPr="005F3038">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gramStart"/>
      <w:r w:rsidRPr="005F3038">
        <w:rPr>
          <w:rFonts w:ascii="Courier New" w:eastAsia="Times New Roman" w:hAnsi="Courier New" w:cs="Courier New"/>
          <w:color w:val="448C27"/>
          <w:sz w:val="20"/>
          <w:szCs w:val="20"/>
        </w:rPr>
        <w:t>Formally,whereThe</w:t>
      </w:r>
      <w:proofErr w:type="gramEnd"/>
      <w:r w:rsidRPr="005F3038">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5F3038">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gramStart"/>
      <w:r w:rsidRPr="005F3038">
        <w:rPr>
          <w:rFonts w:ascii="Courier New" w:eastAsia="Times New Roman" w:hAnsi="Courier New" w:cs="Courier New"/>
          <w:color w:val="448C27"/>
          <w:sz w:val="20"/>
          <w:szCs w:val="20"/>
        </w:rPr>
        <w:t>intervention.We</w:t>
      </w:r>
      <w:proofErr w:type="gramEnd"/>
      <w:r w:rsidRPr="005F3038">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5F3038">
        <w:rPr>
          <w:rFonts w:ascii="Courier New" w:eastAsia="Times New Roman" w:hAnsi="Courier New" w:cs="Courier New"/>
          <w:color w:val="777777"/>
          <w:sz w:val="20"/>
          <w:szCs w:val="20"/>
        </w:rPr>
        <w:t>"</w:t>
      </w:r>
    </w:p>
    <w:p w14:paraId="176F604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6CC6D1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B82C0A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mpromising between QALYs and PALYs</w:t>
      </w:r>
      <w:r w:rsidRPr="005F3038">
        <w:rPr>
          <w:rFonts w:ascii="Courier New" w:eastAsia="Times New Roman" w:hAnsi="Courier New" w:cs="Courier New"/>
          <w:color w:val="777777"/>
          <w:sz w:val="20"/>
          <w:szCs w:val="20"/>
        </w:rPr>
        <w:t>",</w:t>
      </w:r>
    </w:p>
    <w:p w14:paraId="3225E60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5F3038">
        <w:rPr>
          <w:rFonts w:ascii="Courier New" w:eastAsia="Times New Roman" w:hAnsi="Courier New" w:cs="Courier New"/>
          <w:color w:val="777777"/>
          <w:sz w:val="20"/>
          <w:szCs w:val="20"/>
        </w:rPr>
        <w:t>"</w:t>
      </w:r>
    </w:p>
    <w:p w14:paraId="72F6F4E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071D67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E17AA6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satisfies COMMON, TICHP, PICHT, and TIUP.</w:t>
      </w:r>
      <w:r w:rsidRPr="005F3038">
        <w:rPr>
          <w:rFonts w:ascii="Courier New" w:eastAsia="Times New Roman" w:hAnsi="Courier New" w:cs="Courier New"/>
          <w:color w:val="777777"/>
          <w:sz w:val="20"/>
          <w:szCs w:val="20"/>
        </w:rPr>
        <w:t>",</w:t>
      </w:r>
    </w:p>
    <w:p w14:paraId="3CF03D2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health state quality weight functions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QALY-PQALY evaluation function ( The parameter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5F3038">
        <w:rPr>
          <w:rFonts w:ascii="Courier New" w:eastAsia="Times New Roman" w:hAnsi="Courier New" w:cs="Courier New"/>
          <w:color w:val="448C27"/>
          <w:sz w:val="20"/>
          <w:szCs w:val="20"/>
        </w:rPr>
        <w:t>).The</w:t>
      </w:r>
      <w:proofErr w:type="gramEnd"/>
      <w:r w:rsidRPr="005F3038">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Formally,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lt; 1 3 . As for the family </w:t>
      </w:r>
      <w:proofErr w:type="gramStart"/>
      <w:r w:rsidRPr="005F3038">
        <w:rPr>
          <w:rFonts w:ascii="Courier New" w:eastAsia="Times New Roman" w:hAnsi="Courier New" w:cs="Courier New"/>
          <w:color w:val="448C27"/>
          <w:sz w:val="20"/>
          <w:szCs w:val="20"/>
        </w:rPr>
        <w:t>( where</w:t>
      </w:r>
      <w:proofErr w:type="gramEnd"/>
      <w:r w:rsidRPr="005F3038">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5F3038">
        <w:rPr>
          <w:rFonts w:ascii="Courier New" w:eastAsia="Times New Roman" w:hAnsi="Courier New" w:cs="Courier New"/>
          <w:color w:val="777777"/>
          <w:sz w:val="20"/>
          <w:szCs w:val="20"/>
        </w:rPr>
        <w:lastRenderedPageBreak/>
        <w:t>\u03b3</w:t>
      </w:r>
      <w:r w:rsidRPr="005F3038">
        <w:rPr>
          <w:rFonts w:ascii="Courier New" w:eastAsia="Times New Roman" w:hAnsi="Courier New" w:cs="Courier New"/>
          <w:color w:val="448C27"/>
          <w:sz w:val="20"/>
          <w:szCs w:val="20"/>
        </w:rPr>
        <w:t xml:space="preserve"> i , for each (a i , p i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here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5F3038">
        <w:rPr>
          <w:rFonts w:ascii="Courier New" w:eastAsia="Times New Roman" w:hAnsi="Courier New" w:cs="Courier New"/>
          <w:color w:val="777777"/>
          <w:sz w:val="20"/>
          <w:szCs w:val="20"/>
        </w:rPr>
        <w:t>"</w:t>
      </w:r>
    </w:p>
    <w:p w14:paraId="6765F86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4DF8347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6022614"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Discussion</w:t>
      </w:r>
      <w:r w:rsidRPr="005F3038">
        <w:rPr>
          <w:rFonts w:ascii="Courier New" w:eastAsia="Times New Roman" w:hAnsi="Courier New" w:cs="Courier New"/>
          <w:color w:val="777777"/>
          <w:sz w:val="20"/>
          <w:szCs w:val="20"/>
        </w:rPr>
        <w:t>",</w:t>
      </w:r>
    </w:p>
    <w:p w14:paraId="5B7BAD79"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gramStart"/>
      <w:r w:rsidRPr="005F3038">
        <w:rPr>
          <w:rFonts w:ascii="Courier New" w:eastAsia="Times New Roman" w:hAnsi="Courier New" w:cs="Courier New"/>
          <w:color w:val="448C27"/>
          <w:sz w:val="20"/>
          <w:szCs w:val="20"/>
        </w:rPr>
        <w:t>study.As</w:t>
      </w:r>
      <w:proofErr w:type="gramEnd"/>
      <w:r w:rsidRPr="005F3038">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w:t>
      </w:r>
      <w:proofErr w:type="gramStart"/>
      <w:r w:rsidRPr="005F3038">
        <w:rPr>
          <w:rFonts w:ascii="Courier New" w:eastAsia="Times New Roman" w:hAnsi="Courier New" w:cs="Courier New"/>
          <w:color w:val="448C27"/>
          <w:sz w:val="20"/>
          <w:szCs w:val="20"/>
        </w:rPr>
        <w:t>x .</w:t>
      </w:r>
      <w:proofErr w:type="gramEnd"/>
      <w:r w:rsidRPr="005F3038">
        <w:rPr>
          <w:rFonts w:ascii="Courier New" w:eastAsia="Times New Roman" w:hAnsi="Courier New" w:cs="Courier New"/>
          <w:color w:val="448C27"/>
          <w:sz w:val="20"/>
          <w:szCs w:val="20"/>
        </w:rPr>
        <w:t xml:space="preserve"> The parameter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5F3038">
        <w:rPr>
          <w:rFonts w:ascii="Courier New" w:eastAsia="Times New Roman" w:hAnsi="Courier New" w:cs="Courier New"/>
          <w:color w:val="777777"/>
          <w:sz w:val="20"/>
          <w:szCs w:val="20"/>
        </w:rPr>
        <w:t>"</w:t>
      </w:r>
    </w:p>
    <w:p w14:paraId="32BADD7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CFD8C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1BC385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ncluding remarks</w:t>
      </w:r>
      <w:r w:rsidRPr="005F3038">
        <w:rPr>
          <w:rFonts w:ascii="Courier New" w:eastAsia="Times New Roman" w:hAnsi="Courier New" w:cs="Courier New"/>
          <w:color w:val="777777"/>
          <w:sz w:val="20"/>
          <w:szCs w:val="20"/>
        </w:rPr>
        <w:t>",</w:t>
      </w:r>
    </w:p>
    <w:p w14:paraId="3CCB1B1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Some of our models, particularly the more general functional forms </w:t>
      </w:r>
      <w:proofErr w:type="gramStart"/>
      <w:r w:rsidRPr="005F3038">
        <w:rPr>
          <w:rFonts w:ascii="Courier New" w:eastAsia="Times New Roman" w:hAnsi="Courier New" w:cs="Courier New"/>
          <w:color w:val="448C27"/>
          <w:sz w:val="20"/>
          <w:szCs w:val="20"/>
        </w:rPr>
        <w:t>( They</w:t>
      </w:r>
      <w:proofErr w:type="gramEnd"/>
      <w:r w:rsidRPr="005F3038">
        <w:rPr>
          <w:rFonts w:ascii="Courier New" w:eastAsia="Times New Roman" w:hAnsi="Courier New" w:cs="Courier New"/>
          <w:color w:val="448C27"/>
          <w:sz w:val="20"/>
          <w:szCs w:val="20"/>
        </w:rPr>
        <w:t xml:space="preserve">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gramStart"/>
      <w:r w:rsidRPr="005F3038">
        <w:rPr>
          <w:rFonts w:ascii="Courier New" w:eastAsia="Times New Roman" w:hAnsi="Courier New" w:cs="Courier New"/>
          <w:color w:val="448C27"/>
          <w:sz w:val="20"/>
          <w:szCs w:val="20"/>
        </w:rPr>
        <w:t>expectancy.In</w:t>
      </w:r>
      <w:proofErr w:type="gramEnd"/>
      <w:r w:rsidRPr="005F3038">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5F3038">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gramStart"/>
      <w:r w:rsidRPr="005F3038">
        <w:rPr>
          <w:rFonts w:ascii="Courier New" w:eastAsia="Times New Roman" w:hAnsi="Courier New" w:cs="Courier New"/>
          <w:color w:val="448C27"/>
          <w:sz w:val="20"/>
          <w:szCs w:val="20"/>
        </w:rPr>
        <w:t>generalizations.Regarding</w:t>
      </w:r>
      <w:proofErr w:type="gramEnd"/>
      <w:r w:rsidRPr="005F3038">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gramStart"/>
      <w:r w:rsidRPr="005F3038">
        <w:rPr>
          <w:rFonts w:ascii="Courier New" w:eastAsia="Times New Roman" w:hAnsi="Courier New" w:cs="Courier New"/>
          <w:color w:val="448C27"/>
          <w:sz w:val="20"/>
          <w:szCs w:val="20"/>
        </w:rPr>
        <w:t>i )</w:t>
      </w:r>
      <w:proofErr w:type="gramEnd"/>
      <w:r w:rsidRPr="005F3038">
        <w:rPr>
          <w:rFonts w:ascii="Courier New" w:eastAsia="Times New Roman" w:hAnsi="Courier New" w:cs="Courier New"/>
          <w:color w:val="448C27"/>
          <w:sz w:val="20"/>
          <w:szCs w:val="20"/>
        </w:rPr>
        <w:t>. That is, a i = a i (</w:t>
      </w:r>
      <w:r w:rsidRPr="005F3038">
        <w:rPr>
          <w:rFonts w:ascii="Courier New" w:eastAsia="Times New Roman" w:hAnsi="Courier New" w:cs="Courier New"/>
          <w:color w:val="777777"/>
          <w:sz w:val="20"/>
          <w:szCs w:val="20"/>
        </w:rPr>
        <w:t>\u2022</w:t>
      </w:r>
      <w:r w:rsidRPr="005F3038">
        <w:rPr>
          <w:rFonts w:ascii="Courier New" w:eastAsia="Times New Roman" w:hAnsi="Courier New" w:cs="Courier New"/>
          <w:color w:val="448C27"/>
          <w:sz w:val="20"/>
          <w:szCs w:val="20"/>
        </w:rPr>
        <w:t xml:space="preserve">), where a i (s) denotes the health status of individual i at time s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w:t>
      </w:r>
      <w:proofErr w:type="gramStart"/>
      <w:r w:rsidRPr="005F3038">
        <w:rPr>
          <w:rFonts w:ascii="Courier New" w:eastAsia="Times New Roman" w:hAnsi="Courier New" w:cs="Courier New"/>
          <w:color w:val="448C27"/>
          <w:sz w:val="20"/>
          <w:szCs w:val="20"/>
        </w:rPr>
        <w:t>i .This</w:t>
      </w:r>
      <w:proofErr w:type="gramEnd"/>
      <w:r w:rsidRPr="005F3038">
        <w:rPr>
          <w:rFonts w:ascii="Courier New" w:eastAsia="Times New Roman" w:hAnsi="Courier New" w:cs="Courier New"/>
          <w:color w:val="448C27"/>
          <w:sz w:val="20"/>
          <w:szCs w:val="20"/>
        </w:rPr>
        <w:t xml:space="preserve"> would require a reinterpretation of some of the axioms we considered above. 18   Likewise, instead of assuming that p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nd characterize a multiplicative form to evaluate social profiles of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lso known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boxes of lif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gramStart"/>
      <w:r w:rsidRPr="005F3038">
        <w:rPr>
          <w:rFonts w:ascii="Courier New" w:eastAsia="Times New Roman" w:hAnsi="Courier New" w:cs="Courier New"/>
          <w:color w:val="448C27"/>
          <w:sz w:val="20"/>
          <w:szCs w:val="20"/>
        </w:rPr>
        <w:t>too.where</w:t>
      </w:r>
      <w:proofErr w:type="gramEnd"/>
      <w:r w:rsidRPr="005F3038">
        <w:rPr>
          <w:rFonts w:ascii="Courier New" w:eastAsia="Times New Roman" w:hAnsi="Courier New" w:cs="Courier New"/>
          <w:color w:val="448C27"/>
          <w:sz w:val="20"/>
          <w:szCs w:val="20"/>
        </w:rPr>
        <w:t xml:space="preserve"> 0 First, we prove tha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5F3038">
        <w:rPr>
          <w:rFonts w:ascii="Courier New" w:eastAsia="Times New Roman" w:hAnsi="Courier New" w:cs="Courier New"/>
          <w:color w:val="777777"/>
          <w:sz w:val="20"/>
          <w:szCs w:val="20"/>
        </w:rPr>
        <w:t>\u222a</w:t>
      </w:r>
      <w:r w:rsidRPr="005F3038">
        <w:rPr>
          <w:rFonts w:ascii="Courier New" w:eastAsia="Times New Roman" w:hAnsi="Courier New" w:cs="Courier New"/>
          <w:color w:val="448C27"/>
          <w:sz w:val="20"/>
          <w:szCs w:val="20"/>
        </w:rPr>
        <w:t xml:space="preserve"> B, whereBy FHPS,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t i ),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 ] d, implying that either t * i = t i (a contradiction), or t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B. Assume the latter. Thus, B is a non-empty </w:t>
      </w:r>
      <w:proofErr w:type="gramStart"/>
      <w:r w:rsidRPr="005F3038">
        <w:rPr>
          <w:rFonts w:ascii="Courier New" w:eastAsia="Times New Roman" w:hAnsi="Courier New" w:cs="Courier New"/>
          <w:color w:val="448C27"/>
          <w:sz w:val="20"/>
          <w:szCs w:val="20"/>
        </w:rPr>
        <w:t>set.By</w:t>
      </w:r>
      <w:proofErr w:type="gramEnd"/>
      <w:r w:rsidRPr="005F3038">
        <w:rPr>
          <w:rFonts w:ascii="Courier New" w:eastAsia="Times New Roman" w:hAnsi="Courier New" w:cs="Courier New"/>
          <w:color w:val="448C27"/>
          <w:sz w:val="20"/>
          <w:szCs w:val="20"/>
        </w:rPr>
        <w:t xml:space="preserve"> PLD and ZERO, it follows that either t * i = 0 (a contradiction), or 0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gain, assume the latter. Thus, A is a non-empty </w:t>
      </w:r>
      <w:proofErr w:type="gramStart"/>
      <w:r w:rsidRPr="005F3038">
        <w:rPr>
          <w:rFonts w:ascii="Courier New" w:eastAsia="Times New Roman" w:hAnsi="Courier New" w:cs="Courier New"/>
          <w:color w:val="448C27"/>
          <w:sz w:val="20"/>
          <w:szCs w:val="20"/>
        </w:rPr>
        <w:t>set.By</w:t>
      </w:r>
      <w:proofErr w:type="gramEnd"/>
      <w:r w:rsidRPr="005F3038">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i exists, and due to LMFHP, it is uniquely determined. Finally, by SEP, we can determine each t * i separately. Therefore, let f </w:t>
      </w:r>
      <w:proofErr w:type="gramStart"/>
      <w:r w:rsidRPr="005F3038">
        <w:rPr>
          <w:rFonts w:ascii="Courier New" w:eastAsia="Times New Roman" w:hAnsi="Courier New" w:cs="Courier New"/>
          <w:color w:val="448C27"/>
          <w:sz w:val="20"/>
          <w:szCs w:val="20"/>
        </w:rPr>
        <w:t>i :</w:t>
      </w:r>
      <w:proofErr w:type="gramEnd"/>
      <w:r w:rsidRPr="005F3038">
        <w:rPr>
          <w:rFonts w:ascii="Courier New" w:eastAsia="Times New Roman" w:hAnsi="Courier New" w:cs="Courier New"/>
          <w:color w:val="448C27"/>
          <w:sz w:val="20"/>
          <w:szCs w:val="20"/>
        </w:rPr>
        <w:t xml:space="preserve"> A</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0, 1]</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f i (a i , p i , t i ) = t * i for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ANON, f i () = f j () = f () for each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w:t>
      </w:r>
      <w:proofErr w:type="gramStart"/>
      <w:r w:rsidRPr="005F3038">
        <w:rPr>
          <w:rFonts w:ascii="Courier New" w:eastAsia="Times New Roman" w:hAnsi="Courier New" w:cs="Courier New"/>
          <w:color w:val="448C27"/>
          <w:sz w:val="20"/>
          <w:szCs w:val="20"/>
        </w:rPr>
        <w:t>i ,</w:t>
      </w:r>
      <w:proofErr w:type="gramEnd"/>
      <w:r w:rsidRPr="005F3038">
        <w:rPr>
          <w:rFonts w:ascii="Courier New" w:eastAsia="Times New Roman" w:hAnsi="Courier New" w:cs="Courier New"/>
          <w:color w:val="448C27"/>
          <w:sz w:val="20"/>
          <w:szCs w:val="20"/>
        </w:rPr>
        <w:t xml:space="preserve"> p i , t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i , so the range of f is a connected subset of R. Also, by FHPS, f (a </w:t>
      </w:r>
      <w:proofErr w:type="gramStart"/>
      <w:r w:rsidRPr="005F3038">
        <w:rPr>
          <w:rFonts w:ascii="Courier New" w:eastAsia="Times New Roman" w:hAnsi="Courier New" w:cs="Courier New"/>
          <w:color w:val="448C27"/>
          <w:sz w:val="20"/>
          <w:szCs w:val="20"/>
        </w:rPr>
        <w:t>i ,</w:t>
      </w:r>
      <w:proofErr w:type="gramEnd"/>
      <w:r w:rsidRPr="005F3038">
        <w:rPr>
          <w:rFonts w:ascii="Courier New" w:eastAsia="Times New Roman" w:hAnsi="Courier New" w:cs="Courier New"/>
          <w:color w:val="448C27"/>
          <w:sz w:val="20"/>
          <w:szCs w:val="20"/>
        </w:rPr>
        <w:t xml:space="preserve"> p i , t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5F3038">
        <w:rPr>
          <w:rFonts w:ascii="Courier New" w:eastAsia="Times New Roman" w:hAnsi="Courier New" w:cs="Courier New"/>
          <w:color w:val="448C27"/>
          <w:sz w:val="20"/>
          <w:szCs w:val="20"/>
        </w:rPr>
        <w:lastRenderedPageBreak/>
        <w:t xml:space="preserve">do so continuously. As in the models of where </w:t>
      </w:r>
      <w:proofErr w:type="gramStart"/>
      <w:r w:rsidRPr="005F3038">
        <w:rPr>
          <w:rFonts w:ascii="Courier New" w:eastAsia="Times New Roman" w:hAnsi="Courier New" w:cs="Courier New"/>
          <w:color w:val="448C27"/>
          <w:sz w:val="20"/>
          <w:szCs w:val="20"/>
        </w:rPr>
        <w:t>g :</w:t>
      </w:r>
      <w:proofErr w:type="gramEnd"/>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gramStart"/>
      <w:r w:rsidRPr="005F3038">
        <w:rPr>
          <w:rFonts w:ascii="Courier New" w:eastAsia="Times New Roman" w:hAnsi="Courier New" w:cs="Courier New"/>
          <w:color w:val="448C27"/>
          <w:sz w:val="20"/>
          <w:szCs w:val="20"/>
        </w:rPr>
        <w:t>D,where</w:t>
      </w:r>
      <w:proofErr w:type="gramEnd"/>
      <w:r w:rsidRPr="005F3038">
        <w:rPr>
          <w:rFonts w:ascii="Courier New" w:eastAsia="Times New Roman" w:hAnsi="Courier New" w:cs="Courier New"/>
          <w:color w:val="448C27"/>
          <w:sz w:val="20"/>
          <w:szCs w:val="20"/>
        </w:rPr>
        <w:t xml:space="preserv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Now, for each pair t i , t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In particular,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w(a, p) =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p)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 * ,1) ,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us, it follows that 1 =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 , 1)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en, we may write: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i ) = w(a, p)t i , 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gramStart"/>
      <w:r w:rsidRPr="005F3038">
        <w:rPr>
          <w:rFonts w:ascii="Courier New" w:eastAsia="Times New Roman" w:hAnsi="Courier New" w:cs="Courier New"/>
          <w:color w:val="448C27"/>
          <w:sz w:val="20"/>
          <w:szCs w:val="20"/>
        </w:rPr>
        <w:t>D,where</w:t>
      </w:r>
      <w:proofErr w:type="gramEnd"/>
      <w:r w:rsidRPr="005F3038">
        <w:rPr>
          <w:rFonts w:ascii="Courier New" w:eastAsia="Times New Roman" w:hAnsi="Courier New" w:cs="Courier New"/>
          <w:color w:val="448C27"/>
          <w:sz w:val="20"/>
          <w:szCs w:val="20"/>
        </w:rPr>
        <w:t xml:space="preserv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Now, by PI,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p) = w(a,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Let </w:t>
      </w:r>
      <w:proofErr w:type="gramStart"/>
      <w:r w:rsidRPr="005F3038">
        <w:rPr>
          <w:rFonts w:ascii="Courier New" w:eastAsia="Times New Roman" w:hAnsi="Courier New" w:cs="Courier New"/>
          <w:color w:val="448C27"/>
          <w:sz w:val="20"/>
          <w:szCs w:val="20"/>
        </w:rPr>
        <w:t>q :</w:t>
      </w:r>
      <w:proofErr w:type="gramEnd"/>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q(a i ) = w(a i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it follows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And we may write: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1, E[(a, p i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j} ] = q(a)(p i + c)t + q(a)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 and E[(a, p i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j} ] = q(a)p i t + q(a)p j (t + c)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Thus, [(a, p i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p i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therefore, is indeed represented by an evaluation function satisfying (5), as </w:t>
      </w:r>
      <w:proofErr w:type="gramStart"/>
      <w:r w:rsidRPr="005F3038">
        <w:rPr>
          <w:rFonts w:ascii="Courier New" w:eastAsia="Times New Roman" w:hAnsi="Courier New" w:cs="Courier New"/>
          <w:color w:val="448C27"/>
          <w:sz w:val="20"/>
          <w:szCs w:val="20"/>
        </w:rPr>
        <w:t>desired.Suppose</w:t>
      </w:r>
      <w:proofErr w:type="gramEnd"/>
      <w:r w:rsidRPr="005F3038">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t follows that is represented by an evaluation function satisfying Case 3.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 0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Let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r(a) =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and q(a)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by FHPS, 1 = </w:t>
      </w:r>
      <w:proofErr w:type="gramStart"/>
      <w:r w:rsidRPr="005F3038">
        <w:rPr>
          <w:rFonts w:ascii="Courier New" w:eastAsia="Times New Roman" w:hAnsi="Courier New" w:cs="Courier New"/>
          <w:color w:val="448C27"/>
          <w:sz w:val="20"/>
          <w:szCs w:val="20"/>
        </w:rPr>
        <w:t>q(</w:t>
      </w:r>
      <w:proofErr w:type="gramEnd"/>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urthermore, 0 &lt;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lt; 1. Now, if we let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we have w(a, p)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p, for each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and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gramStart"/>
      <w:r w:rsidRPr="005F3038">
        <w:rPr>
          <w:rFonts w:ascii="Courier New" w:eastAsia="Times New Roman" w:hAnsi="Courier New" w:cs="Courier New"/>
          <w:color w:val="448C27"/>
          <w:sz w:val="20"/>
          <w:szCs w:val="20"/>
        </w:rPr>
        <w:t>D,where</w:t>
      </w:r>
      <w:proofErr w:type="gramEnd"/>
      <w:r w:rsidRPr="005F3038">
        <w:rPr>
          <w:rFonts w:ascii="Courier New" w:eastAsia="Times New Roman" w:hAnsi="Courier New" w:cs="Courier New"/>
          <w:color w:val="448C27"/>
          <w:sz w:val="20"/>
          <w:szCs w:val="20"/>
        </w:rPr>
        <w:t xml:space="preserv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5F3038">
        <w:rPr>
          <w:rFonts w:ascii="Courier New" w:eastAsia="Times New Roman" w:hAnsi="Courier New" w:cs="Courier New"/>
          <w:color w:val="777777"/>
          <w:sz w:val="20"/>
          <w:szCs w:val="20"/>
        </w:rPr>
        <w:lastRenderedPageBreak/>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By PICT, [(a i , p i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i , p i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i = t j = t. Now, as E[(a i , p i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i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r(a i )(p i + c)t + r(a j )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and E[(a i , p i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i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r(a i )p i t + r(a j )(p j + c)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Thus,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i ) = r(a j ), for each pair a i , a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1 =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 ), it follows that r(a)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letting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e obtain that is indeed represented by an evaluation function satisfying </w:t>
      </w:r>
      <w:r w:rsidRPr="005F3038">
        <w:rPr>
          <w:rFonts w:ascii="Courier New" w:eastAsia="Times New Roman" w:hAnsi="Courier New" w:cs="Courier New"/>
          <w:color w:val="777777"/>
          <w:sz w:val="20"/>
          <w:szCs w:val="20"/>
        </w:rPr>
        <w:t>"</w:t>
      </w:r>
    </w:p>
    <w:p w14:paraId="56DBB40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97170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008F138" w14:textId="153303C8"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22B2DDD2" w14:textId="205BEC88" w:rsidR="00911575" w:rsidRPr="00911575" w:rsidRDefault="00911575" w:rsidP="00911575">
      <w:pPr>
        <w:shd w:val="clear" w:color="auto" w:fill="F5F5F5"/>
        <w:jc w:val="left"/>
        <w:rPr>
          <w:rFonts w:ascii="Courier New" w:eastAsia="Times New Roman" w:hAnsi="Courier New" w:cs="Courier New"/>
          <w:color w:val="333333"/>
          <w:sz w:val="16"/>
          <w:szCs w:val="16"/>
        </w:rPr>
      </w:pPr>
    </w:p>
    <w:p w14:paraId="5ABE6367" w14:textId="24E79DB0" w:rsidR="00A254F0" w:rsidRPr="00F25C75" w:rsidRDefault="00911575" w:rsidP="00574681">
      <w:pPr>
        <w:pStyle w:val="Caption"/>
        <w:rPr>
          <w:sz w:val="24"/>
          <w:szCs w:val="24"/>
          <w:lang w:val="vi-VN"/>
        </w:rPr>
      </w:pPr>
      <w:bookmarkStart w:id="181" w:name="_Toc169634984"/>
      <w:bookmarkStart w:id="182" w:name="_Toc169640897"/>
      <w:r>
        <w:t xml:space="preserve">Figure </w:t>
      </w:r>
      <w:r w:rsidR="00F70DE3">
        <w:fldChar w:fldCharType="begin"/>
      </w:r>
      <w:r w:rsidR="00F70DE3">
        <w:instrText xml:space="preserve"> STYLEREF 1 \s </w:instrText>
      </w:r>
      <w:r w:rsidR="00F70DE3">
        <w:fldChar w:fldCharType="separate"/>
      </w:r>
      <w:r w:rsidR="00F70DE3">
        <w:rPr>
          <w:noProof/>
        </w:rPr>
        <w:t>0</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 Segmentation full result</w:t>
      </w:r>
      <w:bookmarkEnd w:id="181"/>
      <w:bookmarkEnd w:id="182"/>
    </w:p>
    <w:sectPr w:rsidR="00A254F0" w:rsidRPr="00F25C75" w:rsidSect="001714F7">
      <w:headerReference w:type="default" r:id="rId24"/>
      <w:footerReference w:type="default" r:id="rId25"/>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9261AE" w14:textId="77777777" w:rsidR="004F2FF9" w:rsidRDefault="004F2FF9" w:rsidP="00D653E5">
      <w:r>
        <w:separator/>
      </w:r>
    </w:p>
  </w:endnote>
  <w:endnote w:type="continuationSeparator" w:id="0">
    <w:p w14:paraId="3ED14E02" w14:textId="77777777" w:rsidR="004F2FF9" w:rsidRDefault="004F2FF9" w:rsidP="00D653E5">
      <w:r>
        <w:continuationSeparator/>
      </w:r>
    </w:p>
  </w:endnote>
  <w:endnote w:type="continuationNotice" w:id="1">
    <w:p w14:paraId="6E59CE42" w14:textId="77777777" w:rsidR="004F2FF9" w:rsidRDefault="004F2F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A01792" w14:textId="77777777" w:rsidR="004F2FF9" w:rsidRDefault="004F2FF9" w:rsidP="00D653E5">
      <w:r>
        <w:separator/>
      </w:r>
    </w:p>
  </w:footnote>
  <w:footnote w:type="continuationSeparator" w:id="0">
    <w:p w14:paraId="268E9305" w14:textId="77777777" w:rsidR="004F2FF9" w:rsidRDefault="004F2FF9" w:rsidP="00D653E5">
      <w:r>
        <w:continuationSeparator/>
      </w:r>
    </w:p>
  </w:footnote>
  <w:footnote w:type="continuationNotice" w:id="1">
    <w:p w14:paraId="27A71154" w14:textId="77777777" w:rsidR="004F2FF9" w:rsidRDefault="004F2F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2F2"/>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F0F0B"/>
    <w:rsid w:val="003F1093"/>
    <w:rsid w:val="003F169B"/>
    <w:rsid w:val="003F34C0"/>
    <w:rsid w:val="003F3D79"/>
    <w:rsid w:val="003F413F"/>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5AEB"/>
    <w:rsid w:val="005A60D0"/>
    <w:rsid w:val="005A6D2E"/>
    <w:rsid w:val="005A6D3C"/>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303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79C4"/>
    <w:rsid w:val="006A2B87"/>
    <w:rsid w:val="006A3B5D"/>
    <w:rsid w:val="006A4352"/>
    <w:rsid w:val="006A52BB"/>
    <w:rsid w:val="006A64E5"/>
    <w:rsid w:val="006A66D5"/>
    <w:rsid w:val="006A6AFB"/>
    <w:rsid w:val="006A74D3"/>
    <w:rsid w:val="006B18A2"/>
    <w:rsid w:val="006B1FFF"/>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1515"/>
    <w:rsid w:val="00C11BB4"/>
    <w:rsid w:val="00C11FEF"/>
    <w:rsid w:val="00C169AE"/>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116"/>
    <w:rsid w:val="00C35945"/>
    <w:rsid w:val="00C36B74"/>
    <w:rsid w:val="00C36FA9"/>
    <w:rsid w:val="00C40690"/>
    <w:rsid w:val="00C40729"/>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61"/>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200"/>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70C3C"/>
    <w:rsid w:val="00F70DE3"/>
    <w:rsid w:val="00F70F26"/>
    <w:rsid w:val="00F74B84"/>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6</TotalTime>
  <Pages>57</Pages>
  <Words>31255</Words>
  <Characters>178156</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56</cp:revision>
  <cp:lastPrinted>2024-06-18T13:41:00Z</cp:lastPrinted>
  <dcterms:created xsi:type="dcterms:W3CDTF">2021-09-23T18:04:00Z</dcterms:created>
  <dcterms:modified xsi:type="dcterms:W3CDTF">2024-07-03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